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6841144C"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5413E5">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FA11C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FA11C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FA11C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FA11C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FA11C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FA11C0"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w:t>
      </w:r>
      <w:bookmarkStart w:id="0" w:name="_GoBack"/>
      <w:bookmarkEnd w:id="0"/>
      <w:r>
        <w:t>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FA11C0"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FFE2805"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446287">
        <w:fldChar w:fldCharType="begin"/>
      </w:r>
      <w:r w:rsidR="00446287">
        <w:instrText xml:space="preserve"> ADDIN EN.CITE &lt;EndNote&gt;&lt;Cite&gt;&lt;Author&gt;Louail&lt;/Author&gt;&lt;Year&gt;2014&lt;/Year&gt;&lt;RecNum&gt;25&lt;/RecNum&gt;&lt;DisplayText&gt;[22]&lt;/DisplayText&gt;&lt;record&gt;&lt;rec-number&gt;25&lt;/rec-number&gt;&lt;foreign-keys&gt;&lt;key app="EN" db-id="vzedw2tf3ftax2exwf5x9d5sze00wxrerxad" timestamp="1488340330"&gt;25&lt;/key&gt;&lt;/foreign-keys&gt;&lt;ref-type name="Journal Article"&gt;17&lt;/ref-type&gt;&lt;contributors&gt;&lt;authors&gt;&lt;author&gt;Louail, Thomas&lt;/author&gt;&lt;author&gt;Lenormand, Maxime&lt;/author&gt;&lt;author&gt;Cantú, Oliva García&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arXiv preprint arXiv:1401.4540&lt;/secondary-title&gt;&lt;/titles&gt;&lt;periodical&gt;&lt;full-title&gt;arXiv preprint arXiv:1401.4540&lt;/full-title&gt;&lt;/periodical&gt;&lt;dates&gt;&lt;year&gt;2014&lt;/year&gt;&lt;/dates&gt;&lt;urls&gt;&lt;/urls&gt;&lt;/record&gt;&lt;/Cite&gt;&lt;/EndNote&gt;</w:instrText>
      </w:r>
      <w:r w:rsidR="00446287">
        <w:fldChar w:fldCharType="separate"/>
      </w:r>
      <w:r w:rsidR="00446287">
        <w:rPr>
          <w:noProof/>
        </w:rPr>
        <w:t>[22]</w:t>
      </w:r>
      <w:r w:rsidR="00446287">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FA11C0"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FA11C0"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rPr>
          <w:rFonts w:hint="eastAsia"/>
        </w:rPr>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w:t>
      </w:r>
      <w:r w:rsidR="00F76B6D">
        <w:rPr>
          <w:rFonts w:hint="eastAsia"/>
        </w:rPr>
        <w:t>。其</w:t>
      </w:r>
      <w:r w:rsidR="00F76B6D">
        <w:rPr>
          <w:rFonts w:hint="eastAsia"/>
        </w:rPr>
        <w:t>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rPr>
          <w:rFonts w:hint="eastAsia"/>
        </w:rPr>
      </w:pPr>
      <w:r>
        <w:rPr>
          <w:rFonts w:hint="eastAsia"/>
        </w:rPr>
        <w:t>在本小节中，我们用户在</w:t>
      </w:r>
      <w:r w:rsidR="002D0D49">
        <w:rPr>
          <w:rFonts w:hint="eastAsia"/>
        </w:rPr>
        <w:t>移动</w:t>
      </w:r>
      <w:r w:rsidR="002D0D49">
        <w:rPr>
          <w:rFonts w:hint="eastAsia"/>
        </w:rPr>
        <w:t>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w:t>
      </w:r>
      <w:r w:rsidR="002D0D49">
        <w:rPr>
          <w:rFonts w:hint="eastAsia"/>
        </w:rPr>
        <w:t>是</w:t>
      </w:r>
      <w:r w:rsidR="002D0D49">
        <w:rPr>
          <w:rFonts w:hint="eastAsia"/>
        </w:rPr>
        <w:t>一种用</w:t>
      </w:r>
      <w:r w:rsidR="002D0D49">
        <w:rPr>
          <w:rFonts w:hint="eastAsia"/>
        </w:rPr>
        <w:t>来描述用户运动情况的空间</w:t>
      </w:r>
      <w:r w:rsidR="002D0D49">
        <w:rPr>
          <w:rFonts w:hint="eastAsia"/>
        </w:rPr>
        <w:t>-</w:t>
      </w:r>
      <w:r w:rsidR="002D0D49">
        <w:rPr>
          <w:rFonts w:hint="eastAsia"/>
        </w:rPr>
        <w:t>时间序列</w:t>
      </w:r>
      <w:r w:rsidR="002D0D49">
        <w:rPr>
          <w:rFonts w:hint="eastAsia"/>
        </w:rPr>
        <w:t>。</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777496" w:rsidP="00777496">
      <w:pPr>
        <w:pStyle w:val="a3"/>
        <w:spacing w:line="240" w:lineRule="auto"/>
        <w:jc w:val="right"/>
        <w:rPr>
          <w:rFonts w:hint="eastAsia"/>
        </w:rPr>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m:t>
                  </m:r>
                  <m:r>
                    <w:rPr>
                      <w:rFonts w:ascii="Cambria Math" w:hAnsi="Cambria Math"/>
                    </w:rPr>
                    <m:t>, 0</m:t>
                  </m:r>
                  <m:r>
                    <w:rPr>
                      <w:rFonts w:ascii="Cambria Math" w:hAnsi="Cambria Math"/>
                    </w:rPr>
                    <m: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m:t>
                  </m:r>
                  <m:r>
                    <w:rPr>
                      <w:rFonts w:ascii="Cambria Math" w:hAnsi="Cambria Math"/>
                    </w:rPr>
                    <m:t>, 0</m:t>
                  </m:r>
                  <m:r>
                    <w:rPr>
                      <w:rFonts w:ascii="Cambria Math" w:hAnsi="Cambria Math"/>
                    </w:rPr>
                    <m:t>)</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 xml:space="preserve">(u, </m:t>
                  </m:r>
                  <m:r>
                    <w:rPr>
                      <w:rFonts w:ascii="Cambria Math" w:hAnsi="Cambria Math"/>
                    </w:rPr>
                    <m:t>1</m:t>
                  </m:r>
                  <m:r>
                    <w:rPr>
                      <w:rFonts w:ascii="Cambria Math" w:hAnsi="Cambria Math"/>
                    </w:rPr>
                    <m: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u, </m:t>
                  </m:r>
                  <m:r>
                    <w:rPr>
                      <w:rFonts w:ascii="Cambria Math" w:hAnsi="Cambria Math"/>
                    </w:rPr>
                    <m:t>1</m:t>
                  </m:r>
                  <m:r>
                    <w:rPr>
                      <w:rFonts w:ascii="Cambria Math" w:hAnsi="Cambria Math"/>
                    </w:rPr>
                    <m:t>)</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 xml:space="preserve">(u, </m:t>
                  </m:r>
                  <m:r>
                    <w:rPr>
                      <w:rFonts w:ascii="Cambria Math" w:hAnsi="Cambria Math"/>
                    </w:rPr>
                    <m:t>i</m:t>
                  </m:r>
                  <m:r>
                    <w:rPr>
                      <w:rFonts w:ascii="Cambria Math" w:hAnsi="Cambria Math"/>
                    </w:rPr>
                    <m: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u, </m:t>
                  </m:r>
                  <m:r>
                    <w:rPr>
                      <w:rFonts w:ascii="Cambria Math" w:hAnsi="Cambria Math"/>
                    </w:rPr>
                    <m:t>i</m:t>
                  </m:r>
                  <m:r>
                    <w:rPr>
                      <w:rFonts w:ascii="Cambria Math" w:hAnsi="Cambria Math"/>
                    </w:rPr>
                    <m:t>)</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 xml:space="preserve">(u, </m:t>
                  </m:r>
                  <m:r>
                    <w:rPr>
                      <w:rFonts w:ascii="Cambria Math" w:hAnsi="Cambria Math"/>
                    </w:rPr>
                    <m:t>n</m:t>
                  </m:r>
                  <m:r>
                    <w:rPr>
                      <w:rFonts w:ascii="Cambria Math" w:hAnsi="Cambria Math"/>
                    </w:rPr>
                    <m:t>)</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u, </m:t>
                  </m:r>
                  <m:r>
                    <w:rPr>
                      <w:rFonts w:ascii="Cambria Math" w:hAnsi="Cambria Math"/>
                    </w:rPr>
                    <m:t>n</m:t>
                  </m:r>
                  <m:r>
                    <w:rPr>
                      <w:rFonts w:ascii="Cambria Math" w:hAnsi="Cambria Math"/>
                    </w:rPr>
                    <m:t>)</m:t>
                  </m:r>
                </m:sub>
              </m:sSub>
            </m:e>
          </m:d>
          <m:r>
            <w:rPr>
              <w:rFonts w:ascii="Cambria Math" w:hAnsi="Cambria Math"/>
            </w:rPr>
            <m:t>]</m:t>
          </m:r>
          <m:r>
            <w:br/>
          </m:r>
        </m:oMath>
      </m:oMathPara>
      <w:r>
        <w:tab/>
        <w:t>(4-X)</w:t>
      </w:r>
    </w:p>
    <w:p w14:paraId="71DD96A1" w14:textId="1E4FE1B4" w:rsidR="00DC71ED" w:rsidRPr="00777496" w:rsidRDefault="000A4642" w:rsidP="00056A75">
      <w:pPr>
        <w:pStyle w:val="a3"/>
        <w:rPr>
          <w:rFonts w:hint="eastAsia"/>
        </w:rPr>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7329CBB3" w:rsidR="00F930A6" w:rsidRDefault="00971CC1" w:rsidP="00056A75">
      <w:pPr>
        <w:pStyle w:val="a3"/>
        <w:rPr>
          <w:rFonts w:hint="eastAsia"/>
        </w:rPr>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w:t>
      </w:r>
      <w:r>
        <w:rPr>
          <w:rFonts w:hint="eastAsia"/>
        </w:rPr>
        <w:t>我们数据集中</w:t>
      </w:r>
      <w:r w:rsidRPr="00971CC1">
        <w:t>98.79%</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w:t>
      </w:r>
      <w:r w:rsidR="00F930A6">
        <w:rPr>
          <w:rFonts w:hint="eastAsia"/>
        </w:rPr>
        <w:t>非静止用户</w:t>
      </w:r>
      <w:r w:rsidR="00F930A6">
        <w:rPr>
          <w:rFonts w:hint="eastAsia"/>
        </w:rPr>
        <w:t>的</w:t>
      </w:r>
      <w:r w:rsidR="00F930A6">
        <w:rPr>
          <w:rFonts w:hint="eastAsia"/>
        </w:rPr>
        <w:t>xx%</w:t>
      </w:r>
      <w:r w:rsidR="00F930A6">
        <w:rPr>
          <w:rFonts w:hint="eastAsia"/>
        </w:rPr>
        <w:t>。此外，还存在着一些</w:t>
      </w:r>
      <w:r w:rsidR="00F930A6">
        <w:rPr>
          <w:rFonts w:hint="eastAsia"/>
        </w:rPr>
        <w:t>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乘坐交通工具时在观看移动视频。</w:t>
      </w:r>
    </w:p>
    <w:p w14:paraId="016B430C" w14:textId="77777777" w:rsidR="00FA76A8" w:rsidRPr="00F930A6" w:rsidRDefault="00FA76A8" w:rsidP="00FA76A8">
      <w:pPr>
        <w:pStyle w:val="a3"/>
        <w:jc w:val="center"/>
        <w:rPr>
          <w:rFonts w:hint="eastAsia"/>
        </w:rPr>
      </w:pPr>
    </w:p>
    <w:p w14:paraId="25787DED" w14:textId="5437D5FB" w:rsidR="003647C4" w:rsidRDefault="003647C4" w:rsidP="003647C4">
      <w:pPr>
        <w:pStyle w:val="a3"/>
        <w:jc w:val="center"/>
        <w:rPr>
          <w:rFonts w:hint="eastAsia"/>
        </w:rP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rFonts w:hint="eastAsia"/>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rFonts w:hint="eastAsia"/>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rFonts w:hint="eastAsia"/>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rFonts w:hint="eastAsia"/>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rPr>
                <w:rFonts w:hint="eastAsia"/>
              </w:rPr>
            </w:pPr>
            <w:r>
              <w:rPr>
                <w:rFonts w:hint="eastAsia"/>
              </w:rPr>
              <w:t>1</w:t>
            </w:r>
          </w:p>
        </w:tc>
        <w:tc>
          <w:tcPr>
            <w:tcW w:w="2124" w:type="dxa"/>
            <w:tcBorders>
              <w:bottom w:val="nil"/>
            </w:tcBorders>
          </w:tcPr>
          <w:p w14:paraId="34821FBA" w14:textId="397D71F5" w:rsidR="007E74F6" w:rsidRPr="00DE4847" w:rsidRDefault="006F6045"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rPr>
                <w:rFonts w:hint="eastAsia"/>
              </w:rP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rPr>
                <w:rFonts w:hint="eastAsia"/>
              </w:rPr>
            </w:pPr>
            <w:r>
              <w:rPr>
                <w:rFonts w:hint="eastAsia"/>
              </w:rPr>
              <w:t>2</w:t>
            </w:r>
          </w:p>
        </w:tc>
        <w:tc>
          <w:tcPr>
            <w:tcW w:w="2124" w:type="dxa"/>
            <w:tcBorders>
              <w:top w:val="nil"/>
              <w:bottom w:val="nil"/>
            </w:tcBorders>
          </w:tcPr>
          <w:p w14:paraId="09047995" w14:textId="29C047BC" w:rsidR="007E74F6" w:rsidRPr="00DE4847" w:rsidRDefault="00DE4847" w:rsidP="00DE4847">
            <w:pPr>
              <w:pStyle w:val="a3"/>
              <w:jc w:val="left"/>
              <w:rPr>
                <w:rFonts w:hint="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rPr>
                <w:rFonts w:hint="eastAsia"/>
              </w:rPr>
            </w:pPr>
            <w:r>
              <w:rPr>
                <w:rFonts w:hint="eastAsia"/>
              </w:rPr>
              <w:t>3</w:t>
            </w:r>
          </w:p>
        </w:tc>
        <w:tc>
          <w:tcPr>
            <w:tcW w:w="2124" w:type="dxa"/>
            <w:tcBorders>
              <w:top w:val="nil"/>
              <w:bottom w:val="nil"/>
            </w:tcBorders>
          </w:tcPr>
          <w:p w14:paraId="13DCAB21" w14:textId="3AAEA31B" w:rsidR="007E74F6" w:rsidRPr="00DE4847" w:rsidRDefault="00DE4847" w:rsidP="00DE4847">
            <w:pPr>
              <w:pStyle w:val="a3"/>
              <w:jc w:val="left"/>
              <w:rPr>
                <w:rFonts w:hint="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rPr>
                <w:rFonts w:hint="eastAsia"/>
              </w:rPr>
            </w:pPr>
            <w:r>
              <w:rPr>
                <w:rFonts w:hint="eastAsia"/>
              </w:rPr>
              <w:t>4</w:t>
            </w:r>
          </w:p>
        </w:tc>
        <w:tc>
          <w:tcPr>
            <w:tcW w:w="2124" w:type="dxa"/>
            <w:tcBorders>
              <w:top w:val="nil"/>
              <w:bottom w:val="nil"/>
            </w:tcBorders>
          </w:tcPr>
          <w:p w14:paraId="2D4CBCF8" w14:textId="5B785C4E" w:rsidR="007E74F6" w:rsidRPr="00DE4847" w:rsidRDefault="00DE4847" w:rsidP="00DE4847">
            <w:pPr>
              <w:pStyle w:val="a3"/>
              <w:jc w:val="left"/>
              <w:rPr>
                <w:rFonts w:hint="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rPr>
                <w:rFonts w:hint="eastAsia"/>
              </w:rPr>
            </w:pPr>
            <w:r>
              <w:rPr>
                <w:rFonts w:hint="eastAsia"/>
              </w:rPr>
              <w:t>5</w:t>
            </w:r>
          </w:p>
        </w:tc>
        <w:tc>
          <w:tcPr>
            <w:tcW w:w="2124" w:type="dxa"/>
            <w:tcBorders>
              <w:top w:val="nil"/>
              <w:bottom w:val="nil"/>
            </w:tcBorders>
          </w:tcPr>
          <w:p w14:paraId="55F005E2" w14:textId="6242F391" w:rsidR="007E74F6" w:rsidRPr="00DE4847" w:rsidRDefault="00DE4847" w:rsidP="00DE4847">
            <w:pPr>
              <w:pStyle w:val="a3"/>
              <w:jc w:val="left"/>
              <w:rPr>
                <w:rFonts w:hint="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rPr>
                <w:rFonts w:hint="eastAsia"/>
              </w:rPr>
            </w:pPr>
            <w:r>
              <w:rPr>
                <w:rFonts w:hint="eastAsia"/>
              </w:rPr>
              <w:t>6</w:t>
            </w:r>
          </w:p>
        </w:tc>
        <w:tc>
          <w:tcPr>
            <w:tcW w:w="2124" w:type="dxa"/>
            <w:tcBorders>
              <w:top w:val="nil"/>
            </w:tcBorders>
          </w:tcPr>
          <w:p w14:paraId="6CBB23F4" w14:textId="4D43CE54" w:rsidR="007E74F6" w:rsidRPr="00142759" w:rsidRDefault="00DE4847" w:rsidP="00DE4847">
            <w:pPr>
              <w:pStyle w:val="a3"/>
              <w:jc w:val="left"/>
              <w:rPr>
                <w:rFonts w:hint="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rPr>
          <w:rFonts w:hint="eastAsia"/>
        </w:rPr>
      </w:pPr>
    </w:p>
    <w:p w14:paraId="49EFD3D4" w14:textId="77777777" w:rsidR="003647C4" w:rsidRDefault="003647C4" w:rsidP="00C24EDD">
      <w:pPr>
        <w:pStyle w:val="a3"/>
      </w:pPr>
    </w:p>
    <w:p w14:paraId="13C1B0E8" w14:textId="77777777" w:rsidR="00C24EDD" w:rsidRDefault="00C24EDD" w:rsidP="00C24EDD">
      <w:pPr>
        <w:pStyle w:val="a3"/>
      </w:pPr>
    </w:p>
    <w:p w14:paraId="08AC5F72" w14:textId="77777777" w:rsidR="00C24EDD" w:rsidRDefault="00C24EDD" w:rsidP="00C24EDD">
      <w:pPr>
        <w:pStyle w:val="a3"/>
      </w:pPr>
    </w:p>
    <w:p w14:paraId="57D63D81" w14:textId="6104D5BC" w:rsidR="00C24EDD" w:rsidRPr="00C24EDD" w:rsidRDefault="00C24EDD" w:rsidP="00C24EDD">
      <w:pPr>
        <w:pStyle w:val="a3"/>
      </w:pPr>
      <w:r w:rsidRPr="00C24EDD">
        <w:t>Next, we investigate the time patterns of the user mobility. To this end, we analyze how long a user stays in each cell (i.e. residence time) of the mobility pattern sequence. Fig. 7 shows the CDF of the residence time in each cell for all users and the moving users in our dataset. It can be noticed that most users stay for quite short time in a cell. For instance, over 60% of the users stay less than 5 minutes per cell, and around 80% of the users stay less than 15 minutes. And for moving users, the residence time of each cell they stay tends to be even shorter. Around 65% are less than 5 minutes and around 84% are less than 15 minutes. In our analysis, for a user u in a cell i, we simply regard the residence time as short, if the residence time t(u,i) &lt; 15</w:t>
      </w:r>
      <w:r w:rsidRPr="00C24EDD">
        <w:rPr>
          <w:rFonts w:hint="eastAsia"/>
        </w:rPr>
        <w:t xml:space="preserve"> minutes; otherwise the residence time will be long, if t(u,i) </w:t>
      </w:r>
      <w:r w:rsidRPr="00C24EDD">
        <w:rPr>
          <w:rFonts w:hint="eastAsia"/>
        </w:rPr>
        <w:t>≥</w:t>
      </w:r>
      <w:r w:rsidRPr="00C24EDD">
        <w:rPr>
          <w:rFonts w:hint="eastAsia"/>
        </w:rPr>
        <w:t xml:space="preserve"> 15 minutes. Table IV shows the Top 6 time patterns in terms of user numbers in our dataset, covering 97.53% of all mobile Youku users. It can be noticed that most of the long residence time a</w:t>
      </w:r>
      <w:r w:rsidRPr="00C24EDD">
        <w:t xml:space="preserve">ppear in the stationary mobility pattern. Usually, the residence time of a stationary user is affected by the duration of the video he watches. And for the complicated patterns with long cell sequence, users tend to only stay short time per cell. As the residence time of moving users can reflect their moving speed, we can </w:t>
      </w:r>
      <w:r w:rsidRPr="00C24EDD">
        <w:lastRenderedPageBreak/>
        <w:t>infer that the moving users usually move in relatively stable and fast speed.</w:t>
      </w:r>
    </w:p>
    <w:p w14:paraId="33C23C26" w14:textId="77777777" w:rsidR="00F930A6" w:rsidRDefault="00F930A6" w:rsidP="00056A75">
      <w:pPr>
        <w:pStyle w:val="a3"/>
      </w:pPr>
    </w:p>
    <w:p w14:paraId="26A13382" w14:textId="77777777" w:rsidR="006827C6" w:rsidRDefault="006827C6" w:rsidP="00056A75">
      <w:pPr>
        <w:pStyle w:val="a3"/>
      </w:pPr>
    </w:p>
    <w:p w14:paraId="435D94E5" w14:textId="7825EC08" w:rsidR="00C1445A" w:rsidRDefault="00C1445A" w:rsidP="00056A75">
      <w:pPr>
        <w:pStyle w:val="a3"/>
      </w:pPr>
      <w:r>
        <w:rPr>
          <w:rFonts w:hint="eastAsia"/>
        </w:rPr>
        <w:t>停留时间</w:t>
      </w:r>
    </w:p>
    <w:p w14:paraId="109CD78E" w14:textId="77777777" w:rsidR="00C1445A" w:rsidRDefault="00C1445A" w:rsidP="00056A75">
      <w:pPr>
        <w:pStyle w:val="a3"/>
      </w:pP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rPr>
          <w:rFonts w:hint="eastAsia"/>
        </w:rPr>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rPr>
          <w:rFonts w:hint="eastAsia"/>
        </w:rP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1B72BB">
            <w:pPr>
              <w:pStyle w:val="a3"/>
              <w:jc w:val="center"/>
              <w:rPr>
                <w:rFonts w:hint="eastAsia"/>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1B72BB">
            <w:pPr>
              <w:pStyle w:val="a3"/>
              <w:jc w:val="left"/>
              <w:rPr>
                <w:rFonts w:hint="eastAsia"/>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1B72BB">
            <w:pPr>
              <w:pStyle w:val="a3"/>
              <w:jc w:val="center"/>
              <w:rPr>
                <w:rFonts w:hint="eastAsia"/>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1B72BB">
            <w:pPr>
              <w:pStyle w:val="a3"/>
              <w:jc w:val="center"/>
              <w:rPr>
                <w:rFonts w:hint="eastAsia"/>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1B72BB">
            <w:pPr>
              <w:pStyle w:val="a3"/>
              <w:jc w:val="center"/>
              <w:rPr>
                <w:rFonts w:hint="eastAsia"/>
              </w:rPr>
            </w:pPr>
            <w:r>
              <w:rPr>
                <w:rFonts w:hint="eastAsia"/>
              </w:rPr>
              <w:t>1</w:t>
            </w:r>
          </w:p>
        </w:tc>
        <w:tc>
          <w:tcPr>
            <w:tcW w:w="3429" w:type="dxa"/>
            <w:tcBorders>
              <w:bottom w:val="nil"/>
            </w:tcBorders>
          </w:tcPr>
          <w:p w14:paraId="6B8E5C54" w14:textId="12C030D7" w:rsidR="00240F0D" w:rsidRPr="00DE4847" w:rsidRDefault="00240F0D" w:rsidP="001B72B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1B72BB">
            <w:pPr>
              <w:pStyle w:val="a3"/>
              <w:jc w:val="center"/>
              <w:rPr>
                <w:rFonts w:hint="eastAsia"/>
              </w:rP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1B72BB">
            <w:pPr>
              <w:pStyle w:val="a3"/>
              <w:jc w:val="center"/>
              <w:rPr>
                <w:rFonts w:hint="eastAsia"/>
              </w:rP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rPr>
                <w:rFonts w:hint="eastAsia"/>
              </w:rPr>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1B72B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1B72BB">
            <w:pPr>
              <w:pStyle w:val="a3"/>
              <w:jc w:val="center"/>
              <w:rPr>
                <w:rFonts w:hint="eastAsia"/>
              </w:rP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1B72BB">
            <w:pPr>
              <w:pStyle w:val="a3"/>
              <w:jc w:val="center"/>
              <w:rPr>
                <w:rFonts w:hint="eastAsia"/>
              </w:rP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rPr>
                <w:rFonts w:hint="eastAsia"/>
              </w:rPr>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1B72B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1B72BB">
            <w:pPr>
              <w:pStyle w:val="a3"/>
              <w:jc w:val="center"/>
              <w:rPr>
                <w:rFonts w:hint="eastAsia"/>
              </w:rPr>
            </w:pPr>
            <w:r>
              <w:rPr>
                <w:rFonts w:hint="eastAsia"/>
              </w:rPr>
              <w:t>4</w:t>
            </w:r>
          </w:p>
        </w:tc>
        <w:tc>
          <w:tcPr>
            <w:tcW w:w="3429" w:type="dxa"/>
            <w:tcBorders>
              <w:top w:val="nil"/>
              <w:bottom w:val="nil"/>
            </w:tcBorders>
          </w:tcPr>
          <w:p w14:paraId="31D86BDF" w14:textId="7AABD092" w:rsidR="00240F0D" w:rsidRPr="00DE4847" w:rsidRDefault="00240F0D" w:rsidP="001B72BB">
            <w:pPr>
              <w:pStyle w:val="a3"/>
              <w:jc w:val="left"/>
              <w:rPr>
                <w:rFonts w:hint="eastAsia"/>
              </w:rPr>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1B72B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1B72BB">
            <w:pPr>
              <w:pStyle w:val="a3"/>
              <w:jc w:val="center"/>
              <w:rPr>
                <w:rFonts w:hint="eastAsia"/>
              </w:rPr>
            </w:pPr>
            <w:r>
              <w:rPr>
                <w:rFonts w:hint="eastAsia"/>
              </w:rPr>
              <w:t>5</w:t>
            </w:r>
          </w:p>
        </w:tc>
        <w:tc>
          <w:tcPr>
            <w:tcW w:w="3429" w:type="dxa"/>
            <w:tcBorders>
              <w:top w:val="nil"/>
              <w:bottom w:val="nil"/>
            </w:tcBorders>
          </w:tcPr>
          <w:p w14:paraId="1B378DFC" w14:textId="0B73C813" w:rsidR="00240F0D" w:rsidRPr="00DE4847" w:rsidRDefault="00240F0D" w:rsidP="001B72BB">
            <w:pPr>
              <w:pStyle w:val="a3"/>
              <w:jc w:val="left"/>
              <w:rPr>
                <w:rFonts w:hint="eastAsia"/>
              </w:rPr>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1B72BB">
            <w:pPr>
              <w:pStyle w:val="a3"/>
              <w:jc w:val="center"/>
              <w:rPr>
                <w:rFonts w:hint="eastAsia"/>
              </w:rPr>
            </w:pPr>
            <w:r>
              <w:rPr>
                <w:rFonts w:hint="eastAsia"/>
              </w:rPr>
              <w:t>6</w:t>
            </w:r>
          </w:p>
        </w:tc>
        <w:tc>
          <w:tcPr>
            <w:tcW w:w="3429" w:type="dxa"/>
            <w:tcBorders>
              <w:top w:val="nil"/>
            </w:tcBorders>
          </w:tcPr>
          <w:p w14:paraId="5EA5EC77" w14:textId="4B057BCA" w:rsidR="00240F0D" w:rsidRPr="00240F0D" w:rsidRDefault="00240F0D" w:rsidP="001B72BB">
            <w:pPr>
              <w:pStyle w:val="a3"/>
              <w:jc w:val="left"/>
              <w:rPr>
                <w:rFonts w:hint="eastAsia"/>
              </w:rPr>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m:t>
                </m:r>
                <m:r>
                  <m:rPr>
                    <m:nor/>
                  </m:rPr>
                  <w:rPr>
                    <w:rFonts w:ascii="Cambria Math" w:hAnsi="Cambria Math"/>
                  </w:rPr>
                  <m:t>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1B72BB">
            <w:pPr>
              <w:pStyle w:val="a3"/>
              <w:jc w:val="center"/>
            </w:pPr>
            <w:r>
              <w:rPr>
                <w:rFonts w:hint="eastAsia"/>
              </w:rPr>
              <w:t>7.95</w:t>
            </w:r>
            <w:r w:rsidR="00240F0D">
              <w:t>%</w:t>
            </w:r>
          </w:p>
        </w:tc>
      </w:tr>
    </w:tbl>
    <w:p w14:paraId="13536B56" w14:textId="77777777" w:rsidR="00240F0D" w:rsidRDefault="00240F0D" w:rsidP="00240F0D">
      <w:pPr>
        <w:pStyle w:val="a3"/>
        <w:jc w:val="center"/>
      </w:pPr>
    </w:p>
    <w:p w14:paraId="02496FCD" w14:textId="77777777" w:rsidR="00240F0D" w:rsidRDefault="00240F0D" w:rsidP="00240F0D">
      <w:pPr>
        <w:pStyle w:val="a3"/>
        <w:jc w:val="center"/>
      </w:pPr>
    </w:p>
    <w:p w14:paraId="1A0927F9" w14:textId="77777777" w:rsidR="00240F0D" w:rsidRDefault="00240F0D" w:rsidP="00056A75">
      <w:pPr>
        <w:pStyle w:val="a3"/>
      </w:pPr>
    </w:p>
    <w:p w14:paraId="6C4F32FA" w14:textId="77777777" w:rsidR="00240F0D" w:rsidRDefault="00240F0D" w:rsidP="00056A75">
      <w:pPr>
        <w:pStyle w:val="a3"/>
      </w:pPr>
    </w:p>
    <w:p w14:paraId="5EDE2EEE" w14:textId="53D22BF4" w:rsidR="00DC71ED" w:rsidRPr="00DC71ED" w:rsidRDefault="00DC71ED" w:rsidP="00056A75">
      <w:pPr>
        <w:pStyle w:val="a3"/>
      </w:pPr>
      <w:r w:rsidRPr="00DC71ED">
        <w:t xml:space="preserve">Then, the user mobility pattern is defined in terms of cell sequence and residence time. The movement of each mobile user while watching videos in mobile network and the overlapping of request locations between different sessions and different days of each </w:t>
      </w:r>
      <w:r w:rsidRPr="00DC71ED">
        <w:lastRenderedPageBreak/>
        <w:t xml:space="preserve">user are further studied. 3) At last, the video request spatial distribution of each video is analyzed. The linear relationship between the video request spatial distribution and the video popularity is uncovered. In addition, the categories and user mobility patterns for the </w:t>
      </w:r>
      <w:proofErr w:type="gramStart"/>
      <w:r w:rsidRPr="00DC71ED">
        <w:t>widely watched</w:t>
      </w:r>
      <w:proofErr w:type="gramEnd"/>
      <w:r w:rsidRPr="00DC71ED">
        <w:t xml:space="preserve"> videos are analyzed.</w:t>
      </w:r>
    </w:p>
    <w:p w14:paraId="1EE9B6D5" w14:textId="77777777" w:rsidR="005E2AE9" w:rsidRDefault="005E2AE9" w:rsidP="00056A75">
      <w:pPr>
        <w:pStyle w:val="a3"/>
      </w:pPr>
    </w:p>
    <w:p w14:paraId="5F76D7C2" w14:textId="44508752" w:rsidR="009214A6" w:rsidRDefault="002405C0" w:rsidP="00056A75">
      <w:pPr>
        <w:pStyle w:val="a3"/>
      </w:pPr>
      <w:r>
        <w:rPr>
          <w:rFonts w:hint="eastAsia"/>
        </w:rPr>
        <w:t>空间</w:t>
      </w:r>
      <w:r>
        <w:t>维度</w:t>
      </w:r>
      <w:r w:rsidR="00066DF1">
        <w:t>请求特性</w:t>
      </w:r>
    </w:p>
    <w:p w14:paraId="0E130AF3" w14:textId="6D400956" w:rsidR="002405C0" w:rsidRDefault="00EF0AEC" w:rsidP="002405C0">
      <w:pPr>
        <w:pStyle w:val="a3"/>
      </w:pPr>
      <w:r>
        <w:t>（位置分布、小区数、</w:t>
      </w:r>
      <w:r>
        <w:rPr>
          <w:rFonts w:hint="eastAsia"/>
        </w:rPr>
        <w:t>移动</w:t>
      </w:r>
      <w:r>
        <w:t>模式）</w:t>
      </w:r>
    </w:p>
    <w:p w14:paraId="6A3910CE" w14:textId="77777777" w:rsidR="009369A3" w:rsidRDefault="009369A3" w:rsidP="002405C0">
      <w:pPr>
        <w:pStyle w:val="a3"/>
      </w:pPr>
    </w:p>
    <w:p w14:paraId="15A671D0" w14:textId="77777777" w:rsidR="006827C6" w:rsidRDefault="006827C6" w:rsidP="009369A3">
      <w:pPr>
        <w:pStyle w:val="a3"/>
      </w:pPr>
    </w:p>
    <w:p w14:paraId="29507E7D" w14:textId="77777777" w:rsidR="009369A3" w:rsidRDefault="009369A3" w:rsidP="009369A3">
      <w:pPr>
        <w:pStyle w:val="a3"/>
      </w:pPr>
      <w:r>
        <w:t>This indicates that users barely move long distance while watching mobile videos.</w:t>
      </w:r>
    </w:p>
    <w:p w14:paraId="10113FC1" w14:textId="77777777" w:rsidR="009369A3" w:rsidRDefault="009369A3" w:rsidP="009369A3">
      <w:pPr>
        <w:pStyle w:val="a3"/>
      </w:pPr>
      <w:r>
        <w:t>And for the switch users, more videos they watch, more often their LAC-CI codes may switch.</w:t>
      </w:r>
    </w:p>
    <w:p w14:paraId="00C78763" w14:textId="77777777" w:rsidR="009369A3" w:rsidRDefault="009369A3" w:rsidP="009369A3">
      <w:pPr>
        <w:pStyle w:val="a3"/>
      </w:pPr>
      <w:r>
        <w:t>It also shows that about 30\% of the switch users with 10+ videos switch their LAC-CI codes more than 3 times.</w:t>
      </w:r>
    </w:p>
    <w:p w14:paraId="01A1A441" w14:textId="77777777" w:rsidR="009369A3" w:rsidRDefault="009369A3" w:rsidP="009369A3">
      <w:pPr>
        <w:pStyle w:val="a3"/>
      </w:pPr>
      <w:r>
        <w:t>Considering that the range of a cell is usually about 1 kilometer, these users have moved several kilometers while watching mobile videos.</w:t>
      </w:r>
    </w:p>
    <w:p w14:paraId="31270970" w14:textId="77777777" w:rsidR="009369A3" w:rsidRDefault="009369A3" w:rsidP="009369A3">
      <w:pPr>
        <w:pStyle w:val="a3"/>
      </w:pPr>
      <w:r>
        <w:t>It's highly possible that those users have watched those videos in vehicles.</w:t>
      </w:r>
    </w:p>
    <w:p w14:paraId="41A1D907" w14:textId="77777777" w:rsidR="009369A3" w:rsidRDefault="009369A3" w:rsidP="009369A3">
      <w:pPr>
        <w:pStyle w:val="a3"/>
      </w:pPr>
      <w:r>
        <w:t>%This is very likely that these users watch videos in vehicles.</w:t>
      </w:r>
    </w:p>
    <w:p w14:paraId="790FA9BC" w14:textId="77777777" w:rsidR="009369A3" w:rsidRDefault="009369A3" w:rsidP="009369A3">
      <w:pPr>
        <w:pStyle w:val="a3"/>
      </w:pPr>
      <w:r>
        <w:t xml:space="preserve">Then in </w:t>
      </w:r>
      <w:proofErr w:type="gramStart"/>
      <w:r>
        <w:t>Figure.~</w:t>
      </w:r>
      <w:proofErr w:type="gramEnd"/>
      <w:r>
        <w:t>\ref{fig_switch_count} (b), we plot the cumulative distribution of switch count in different periods of day.</w:t>
      </w:r>
    </w:p>
    <w:p w14:paraId="68EF7EB1" w14:textId="77777777" w:rsidR="009369A3" w:rsidRDefault="009369A3" w:rsidP="009369A3">
      <w:pPr>
        <w:pStyle w:val="a3"/>
      </w:pPr>
      <w:r>
        <w:t>The differences between different time periods are quite minimal, indicating that user mobility has little correlation with time.</w:t>
      </w:r>
    </w:p>
    <w:p w14:paraId="46DC2DA2" w14:textId="77777777" w:rsidR="009369A3" w:rsidRDefault="009369A3" w:rsidP="009369A3">
      <w:pPr>
        <w:pStyle w:val="a3"/>
      </w:pPr>
      <w:r>
        <w:t>%We find the difference between different periods are quite small, indicating user mobility has little correlation with time.</w:t>
      </w:r>
    </w:p>
    <w:p w14:paraId="07CF77D2" w14:textId="77777777" w:rsidR="009369A3" w:rsidRDefault="009369A3" w:rsidP="009369A3">
      <w:pPr>
        <w:pStyle w:val="a3"/>
      </w:pPr>
    </w:p>
    <w:p w14:paraId="3D347035" w14:textId="77777777" w:rsidR="009369A3" w:rsidRDefault="009369A3" w:rsidP="009369A3">
      <w:pPr>
        <w:pStyle w:val="a3"/>
      </w:pPr>
      <w:r>
        <w:t>%The analysis results of user activity above in both temporal and spacial dimensions have great values to the practical applications.</w:t>
      </w:r>
    </w:p>
    <w:p w14:paraId="1FC16E95" w14:textId="77777777" w:rsidR="009369A3" w:rsidRDefault="009369A3" w:rsidP="009369A3">
      <w:pPr>
        <w:pStyle w:val="a3"/>
      </w:pPr>
      <w:r>
        <w:t>According to the analysis results of user activity in both temporal and spacial dimensions, some suggestions of cache deploying are given.</w:t>
      </w:r>
    </w:p>
    <w:p w14:paraId="5ABC0EFD" w14:textId="77777777" w:rsidR="009369A3" w:rsidRDefault="009369A3" w:rsidP="009369A3">
      <w:pPr>
        <w:pStyle w:val="a3"/>
      </w:pPr>
      <w:r>
        <w:t>First, with the knowledge of user activity at different time of day, cache servers can be introduced for rush hours dynamically and flexibly.</w:t>
      </w:r>
    </w:p>
    <w:p w14:paraId="7B97D6F9" w14:textId="77777777" w:rsidR="009369A3" w:rsidRDefault="009369A3" w:rsidP="009369A3">
      <w:pPr>
        <w:pStyle w:val="a3"/>
      </w:pPr>
      <w:r>
        <w:t>Second, replayed videos should be stored at cache servers or in users' local devices, to avoid transmitting unnecessary repeated video files.</w:t>
      </w:r>
    </w:p>
    <w:p w14:paraId="0B1F1136" w14:textId="77777777" w:rsidR="009369A3" w:rsidRDefault="009369A3" w:rsidP="009369A3">
      <w:pPr>
        <w:pStyle w:val="a3"/>
      </w:pPr>
      <w:r>
        <w:t xml:space="preserve">Our analysis results show that caching 20\% of the replayed videos can eliminate over </w:t>
      </w:r>
      <w:r>
        <w:lastRenderedPageBreak/>
        <w:t>60\% of the duplicated requests.</w:t>
      </w:r>
    </w:p>
    <w:p w14:paraId="41E3F6BF" w14:textId="77777777" w:rsidR="009369A3" w:rsidRDefault="009369A3" w:rsidP="009369A3">
      <w:pPr>
        <w:pStyle w:val="a3"/>
      </w:pPr>
      <w:r>
        <w:t>Third, since many users only watch a few videos, it's more necessary to provide caches to the ``heavy'' users, to gain the most bandwidth saving possibility.</w:t>
      </w:r>
    </w:p>
    <w:p w14:paraId="617DC4B7" w14:textId="77777777" w:rsidR="009369A3" w:rsidRDefault="009369A3" w:rsidP="009369A3">
      <w:pPr>
        <w:pStyle w:val="a3"/>
      </w:pPr>
      <w:r>
        <w:t>Finally, as the locations of hot spots are relatively fixed and most users do not move long distance while watching mobile videos, it's effective to deploy proxy cache servers at relevant locations for the hot spots.</w:t>
      </w:r>
    </w:p>
    <w:p w14:paraId="2A4697BD" w14:textId="30F09DB0" w:rsidR="009369A3" w:rsidRDefault="009369A3" w:rsidP="009369A3">
      <w:pPr>
        <w:pStyle w:val="a3"/>
      </w:pPr>
      <w:r>
        <w:t>% to save the backbone bandwidth and prevent users from access delays.</w:t>
      </w:r>
    </w:p>
    <w:p w14:paraId="4A541B53" w14:textId="77777777" w:rsidR="00633DD6" w:rsidRDefault="00633DD6" w:rsidP="009369A3">
      <w:pPr>
        <w:pStyle w:val="a3"/>
      </w:pPr>
    </w:p>
    <w:p w14:paraId="4E898A6D" w14:textId="099460AE" w:rsidR="00633DD6" w:rsidRPr="00633DD6" w:rsidRDefault="00633DD6" w:rsidP="009369A3">
      <w:pPr>
        <w:pStyle w:val="a3"/>
      </w:pPr>
    </w:p>
    <w:p w14:paraId="7137EC86" w14:textId="77777777" w:rsidR="009369A3" w:rsidRDefault="009369A3" w:rsidP="002405C0">
      <w:pPr>
        <w:pStyle w:val="a3"/>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lastRenderedPageBreak/>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w:t>
      </w:r>
      <w:r w:rsidR="009C113F">
        <w:rPr>
          <w:rFonts w:hint="eastAsia"/>
        </w:rPr>
        <w:lastRenderedPageBreak/>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FA11C0"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w:t>
      </w:r>
      <w:r w:rsidR="003B7D47">
        <w:rPr>
          <w:rFonts w:hint="eastAsia"/>
        </w:rPr>
        <w:lastRenderedPageBreak/>
        <w:t>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1DD707E3" w14:textId="207026F7" w:rsidR="009369A3" w:rsidRDefault="006060BD" w:rsidP="007C7B63">
      <w:pPr>
        <w:pStyle w:val="-0"/>
        <w:spacing w:before="312" w:after="312"/>
      </w:pPr>
      <w:r>
        <w:rPr>
          <w:rFonts w:hint="eastAsia"/>
        </w:rPr>
        <w:t>用户类型</w:t>
      </w:r>
      <w:r w:rsidR="007C7B63">
        <w:rPr>
          <w:rFonts w:hint="eastAsia"/>
        </w:rPr>
        <w:t>交叉</w:t>
      </w:r>
      <w:r w:rsidR="00E67F8B">
        <w:rPr>
          <w:rFonts w:hint="eastAsia"/>
        </w:rPr>
        <w:t>比较</w:t>
      </w:r>
    </w:p>
    <w:p w14:paraId="6CC35997" w14:textId="77777777" w:rsidR="008F16B9" w:rsidRPr="002537EB" w:rsidRDefault="008F16B9" w:rsidP="002537EB">
      <w:pPr>
        <w:pStyle w:val="a3"/>
      </w:pPr>
    </w:p>
    <w:p w14:paraId="021DD38A" w14:textId="77777777" w:rsidR="00F96B4B" w:rsidRDefault="00F96B4B" w:rsidP="00F96B4B">
      <w:pPr>
        <w:pStyle w:val="-0"/>
        <w:spacing w:before="312" w:after="312"/>
      </w:pPr>
      <w:r>
        <w:t>本章</w:t>
      </w:r>
      <w:r>
        <w:rPr>
          <w:rFonts w:hint="eastAsia"/>
        </w:rPr>
        <w:t>小结</w:t>
      </w:r>
    </w:p>
    <w:p w14:paraId="3DBBC84B" w14:textId="77777777" w:rsidR="00183849" w:rsidRDefault="00183849" w:rsidP="00183849">
      <w:pPr>
        <w:pStyle w:val="a3"/>
      </w:pPr>
    </w:p>
    <w:p w14:paraId="59556BFF" w14:textId="77777777" w:rsidR="00183849" w:rsidRDefault="00183849" w:rsidP="00183849">
      <w:pPr>
        <w:pStyle w:val="a3"/>
        <w:ind w:firstLine="420"/>
      </w:pPr>
      <w:r>
        <w:rPr>
          <w:rFonts w:hint="eastAsia"/>
        </w:rPr>
        <w:t>在本节中，基于大规模网络数据，我们对移动网络中优酷用户的行为特性进行了仔细深入的衡量分析。首先，在网络传输级别上，我们关注于用户的流量消耗与活跃时长。同时，我们发现并定义了</w:t>
      </w:r>
    </w:p>
    <w:p w14:paraId="3D1D0940" w14:textId="77777777" w:rsidR="00183849" w:rsidRDefault="00183849" w:rsidP="00183849">
      <w:pPr>
        <w:pStyle w:val="a3"/>
      </w:pPr>
    </w:p>
    <w:p w14:paraId="1DF8C082" w14:textId="77777777" w:rsidR="00183849" w:rsidRDefault="00183849" w:rsidP="00183849">
      <w:pPr>
        <w:pStyle w:val="a3"/>
      </w:pPr>
      <w:r>
        <w:rPr>
          <w:rFonts w:hint="eastAsia"/>
        </w:rPr>
        <w:t>（</w:t>
      </w:r>
      <w:r>
        <w:rPr>
          <w:rFonts w:hint="eastAsia"/>
        </w:rPr>
        <w:t>Network Level</w:t>
      </w:r>
      <w:r>
        <w:rPr>
          <w:rFonts w:hint="eastAsia"/>
        </w:rPr>
        <w:t>）的特性，还从应用级别（</w:t>
      </w:r>
      <w:r>
        <w:rPr>
          <w:rFonts w:hint="eastAsia"/>
        </w:rPr>
        <w:t>Application Level</w:t>
      </w:r>
      <w:r>
        <w:rPr>
          <w:rFonts w:hint="eastAsia"/>
        </w:rPr>
        <w:t>）</w:t>
      </w:r>
    </w:p>
    <w:p w14:paraId="6AFDF00C" w14:textId="77777777" w:rsidR="00183849" w:rsidRDefault="00183849" w:rsidP="00183849">
      <w:pPr>
        <w:pStyle w:val="a3"/>
      </w:pPr>
    </w:p>
    <w:p w14:paraId="2AEEFEBC" w14:textId="77777777" w:rsidR="00183849" w:rsidRDefault="00183849" w:rsidP="00183849">
      <w:pPr>
        <w:pStyle w:val="a3"/>
      </w:pPr>
      <w:r w:rsidRPr="002C7391">
        <w:t>We classify the users into heavy users and non-heavy users according to their intensities of data consumption, service usage and mobility, and investigate the behavior characteristics of different user groups inside the same analysis aspect and between different analysis aspects.</w:t>
      </w:r>
    </w:p>
    <w:p w14:paraId="2DAF4E3C" w14:textId="77777777" w:rsidR="00183849" w:rsidRPr="002C7391" w:rsidRDefault="00183849" w:rsidP="00183849">
      <w:pPr>
        <w:pStyle w:val="a3"/>
      </w:pPr>
    </w:p>
    <w:p w14:paraId="67FFBF29" w14:textId="77777777" w:rsidR="00183849" w:rsidRDefault="00183849" w:rsidP="00183849">
      <w:pPr>
        <w:pStyle w:val="a3"/>
      </w:pPr>
    </w:p>
    <w:p w14:paraId="395928C4" w14:textId="77777777" w:rsidR="00183849" w:rsidRPr="00183849" w:rsidRDefault="00183849" w:rsidP="00183849">
      <w:pPr>
        <w:pStyle w:val="a3"/>
      </w:pPr>
    </w:p>
    <w:p w14:paraId="4110CA71" w14:textId="0350258A" w:rsidR="00020937" w:rsidRDefault="00F025D2" w:rsidP="00020937">
      <w:pPr>
        <w:pStyle w:val="a3"/>
      </w:pPr>
      <w:r w:rsidRPr="00F8276F">
        <w:t>We further discuss the implications of our observations. We find potential cache-ability of online video service in mobile network, and novel schemes (such as recommenda- tion) can also be designed according to our analysis results.</w:t>
      </w:r>
    </w:p>
    <w:p w14:paraId="4B22C43D" w14:textId="77777777" w:rsidR="000E674C" w:rsidRDefault="000E674C" w:rsidP="000E674C">
      <w:pPr>
        <w:pStyle w:val="a3"/>
      </w:pPr>
      <w:r>
        <w:t>(iv)  We point out high potential cache-ability of comprehensive online video service in mobile network and novel schemes (such as recommendation) can also be designed according to our analysis results.</w:t>
      </w:r>
    </w:p>
    <w:p w14:paraId="0FCF37D9" w14:textId="77777777" w:rsidR="000E674C" w:rsidRDefault="000E674C" w:rsidP="000E674C">
      <w:pPr>
        <w:pStyle w:val="a3"/>
      </w:pPr>
      <w:r>
        <w:t>%Finally, together with the analysis we discuss the practical applications of our measurement results.</w:t>
      </w:r>
    </w:p>
    <w:p w14:paraId="1B9E3196" w14:textId="77777777" w:rsidR="000E674C" w:rsidRDefault="000E674C" w:rsidP="000E674C">
      <w:pPr>
        <w:pStyle w:val="a3"/>
      </w:pPr>
      <w:r>
        <w:t>%We find the comprehensive online video service has a high potential cache-ability in mobile network, and novel schemes (such as recommendation) can be designed according to our findings.</w:t>
      </w:r>
    </w:p>
    <w:p w14:paraId="34BCCBF1" w14:textId="77777777" w:rsidR="00F025D2" w:rsidRDefault="00F025D2" w:rsidP="00020937">
      <w:pPr>
        <w:pStyle w:val="a3"/>
      </w:pPr>
    </w:p>
    <w:p w14:paraId="49E8A7DB" w14:textId="77777777" w:rsidR="00F025D2" w:rsidRDefault="00F025D2" w:rsidP="00020937">
      <w:pPr>
        <w:pStyle w:val="a3"/>
      </w:pPr>
    </w:p>
    <w:p w14:paraId="5A002C87" w14:textId="5C3D2DCD" w:rsidR="00DD7324" w:rsidRDefault="00DD7324" w:rsidP="00020937">
      <w:pPr>
        <w:pStyle w:val="a3"/>
      </w:pPr>
      <w:r w:rsidRPr="00DD7324">
        <w:t xml:space="preserve">Online video service has become prevalent in recent years. A better understanding of the user behavior of such service is crucial for allocating the network resources and adjusting the service design. While there are some measurement studies on the non-mobile video services in fixed network, the usage of video service in mobile network is yet to be explored. In this paper, we present a detailed analysis of the user behavior characteristics of a leading comprehensive online video service, namely Youku, in cellular network. This paper is based on a large-scale data set containing over 17 billion traffic traces, collected from a major cellular network in Northeastern China. We analyze the user behavior from three key aspects: data consumption, service usage, and mobility. We provide an insight into how the mobile video service is utilized by users (especially the heavy users), by measuring the user intensities and various representative behavior features in each analysis aspect, such as active time, replay rate, video category, access location, and residence time. We reveal the patterns </w:t>
      </w:r>
      <w:r w:rsidRPr="00DD7324">
        <w:lastRenderedPageBreak/>
        <w:t>of different user behaviors, and discuss the implications for practical application. The findings of this paper can provide direct help for network operators and service providers to improve the network performance and user experience.</w:t>
      </w:r>
    </w:p>
    <w:p w14:paraId="53B920C4" w14:textId="77777777" w:rsidR="00DD7324" w:rsidRDefault="00DD7324" w:rsidP="00020937">
      <w:pPr>
        <w:pStyle w:val="a3"/>
      </w:pPr>
    </w:p>
    <w:p w14:paraId="002AE45C" w14:textId="77777777" w:rsidR="00DD7324" w:rsidRDefault="00DD7324" w:rsidP="00020937">
      <w:pPr>
        <w:pStyle w:val="a3"/>
      </w:pPr>
    </w:p>
    <w:p w14:paraId="524927E9" w14:textId="77777777" w:rsidR="00020937" w:rsidRDefault="00020937" w:rsidP="00020937">
      <w:pPr>
        <w:pStyle w:val="a3"/>
      </w:pPr>
      <w:r>
        <w:t>This paper has presented the first detailed characterization study of the comprehensive online video service of Youku, a leading comprehensive online video service in China, in mobile network.</w:t>
      </w:r>
    </w:p>
    <w:p w14:paraId="5B8D067C" w14:textId="77777777" w:rsidR="00020937" w:rsidRDefault="00020937" w:rsidP="00020937">
      <w:pPr>
        <w:pStyle w:val="a3"/>
      </w:pPr>
      <w:r>
        <w:t>Based on large-scale datasets containing about 14 billion traffic traces and over 30 days long-term crawling data, four key aspects have been analyzed: user activity, small-world phenomenon of user network, static video properties and view count of videos.</w:t>
      </w:r>
    </w:p>
    <w:p w14:paraId="4C3EB204" w14:textId="77777777" w:rsidR="00020937" w:rsidRDefault="00020937" w:rsidP="00020937">
      <w:pPr>
        <w:pStyle w:val="a3"/>
      </w:pPr>
      <w:r>
        <w:t>Our measurements shed light on the characteristics of Youku service usage in mobile network.</w:t>
      </w:r>
    </w:p>
    <w:p w14:paraId="1C401DAB" w14:textId="77777777" w:rsidR="00020937" w:rsidRDefault="00020937" w:rsidP="00020937">
      <w:pPr>
        <w:pStyle w:val="a3"/>
      </w:pPr>
      <w:r>
        <w:t>We found the promising scalability and cache-ability of the service.</w:t>
      </w:r>
    </w:p>
    <w:p w14:paraId="62BEF745" w14:textId="77777777" w:rsidR="00020937" w:rsidRDefault="00020937" w:rsidP="00020937">
      <w:pPr>
        <w:pStyle w:val="a3"/>
      </w:pPr>
      <w:r>
        <w:t>The results presented in this paper are crucial and reliable for both network operators and service providers, to improve the network performance and user experience.</w:t>
      </w:r>
    </w:p>
    <w:p w14:paraId="3C3325A5" w14:textId="77777777" w:rsidR="00020937" w:rsidRDefault="00020937" w:rsidP="00020937">
      <w:pPr>
        <w:pStyle w:val="a3"/>
      </w:pPr>
    </w:p>
    <w:p w14:paraId="5320FD37" w14:textId="77777777" w:rsidR="00020937" w:rsidRPr="00020937" w:rsidRDefault="00020937" w:rsidP="00020937">
      <w:pPr>
        <w:pStyle w:val="a3"/>
      </w:pPr>
    </w:p>
    <w:p w14:paraId="4E0B05B3" w14:textId="77777777" w:rsidR="009E7382" w:rsidRDefault="009E7382" w:rsidP="009E7382">
      <w:pPr>
        <w:pStyle w:val="a3"/>
      </w:pPr>
      <w:r>
        <w:t>Understanding the traffic characteristics of mobile video service is crucial for both network operators and service providers to allocate the resources and adjust the service.</w:t>
      </w:r>
    </w:p>
    <w:p w14:paraId="17E68729" w14:textId="77777777" w:rsidR="009E7382" w:rsidRDefault="009E7382" w:rsidP="009E7382">
      <w:pPr>
        <w:pStyle w:val="a3"/>
      </w:pPr>
      <w:r>
        <w:t>%Mobile video services in China have some specific features, due to the service type and billing plan.</w:t>
      </w:r>
    </w:p>
    <w:p w14:paraId="01DBEF4A" w14:textId="77777777" w:rsidR="009E7382" w:rsidRDefault="009E7382" w:rsidP="009E7382">
      <w:pPr>
        <w:pStyle w:val="a3"/>
      </w:pPr>
      <w:r>
        <w:t xml:space="preserve">In this </w:t>
      </w:r>
      <w:proofErr w:type="gramStart"/>
      <w:r>
        <w:t>paper</w:t>
      </w:r>
      <w:proofErr w:type="gramEnd"/>
      <w:r>
        <w:t xml:space="preserve"> we present an in-depth characterisation of the mobile video traffic of a leading service provider in China, namely Youku.</w:t>
      </w:r>
    </w:p>
    <w:p w14:paraId="6D77909E" w14:textId="77777777" w:rsidR="009E7382" w:rsidRDefault="009E7382" w:rsidP="009E7382">
      <w:pPr>
        <w:pStyle w:val="a3"/>
      </w:pPr>
      <w:r>
        <w:t xml:space="preserve">%which is filtered from 64 million traffic traces collected from a cellular network in southeast China.} </w:t>
      </w:r>
    </w:p>
    <w:p w14:paraId="1EF3FA15" w14:textId="77777777" w:rsidR="009E7382" w:rsidRDefault="009E7382" w:rsidP="009E7382">
      <w:pPr>
        <w:pStyle w:val="a3"/>
      </w:pPr>
      <w:r>
        <w:t>Our study is based on over 64 million traffic traces collected from a cellular network in southeast China.</w:t>
      </w:r>
    </w:p>
    <w:p w14:paraId="10CDCBC7" w14:textId="77777777" w:rsidR="009E7382" w:rsidRDefault="009E7382" w:rsidP="009E7382">
      <w:pPr>
        <w:pStyle w:val="a3"/>
      </w:pPr>
      <w:r>
        <w:t>%For both network level and service level characteristics, we analyse three key aspects of the video traffic: protocol fields, user activity and video properties.</w:t>
      </w:r>
    </w:p>
    <w:p w14:paraId="420F4418" w14:textId="77777777" w:rsidR="009E7382" w:rsidRDefault="009E7382" w:rsidP="009E7382">
      <w:pPr>
        <w:pStyle w:val="a3"/>
      </w:pPr>
      <w:r>
        <w:t>We analyse three key aspects of the mobile video traffic: protocol fields, user activity and video properties, in both network level and service level.</w:t>
      </w:r>
    </w:p>
    <w:p w14:paraId="5EB42C67" w14:textId="77777777" w:rsidR="009E7382" w:rsidRDefault="009E7382" w:rsidP="009E7382">
      <w:pPr>
        <w:pStyle w:val="a3"/>
      </w:pPr>
      <w:r>
        <w:lastRenderedPageBreak/>
        <w:t xml:space="preserve">We find that many specific features of the mobile video traffic in </w:t>
      </w:r>
      <w:proofErr w:type="gramStart"/>
      <w:r>
        <w:t>China  are</w:t>
      </w:r>
      <w:proofErr w:type="gramEnd"/>
      <w:r>
        <w:t xml:space="preserve"> caused by the service type and billing plan.</w:t>
      </w:r>
    </w:p>
    <w:p w14:paraId="41184389" w14:textId="77777777" w:rsidR="009E7382" w:rsidRDefault="009E7382" w:rsidP="009E7382">
      <w:pPr>
        <w:pStyle w:val="a3"/>
      </w:pPr>
      <w:r>
        <w:t>%We look through the compositions of mobile video traffic through the protocol statistics and explore the causes of the distributions.</w:t>
      </w:r>
    </w:p>
    <w:p w14:paraId="5AE3A99F" w14:textId="77777777" w:rsidR="009E7382" w:rsidRDefault="009E7382" w:rsidP="009E7382">
      <w:pPr>
        <w:pStyle w:val="a3"/>
      </w:pPr>
      <w:r>
        <w:t>We reveal the relatively stable patterns of workload protocol fields and user activities.</w:t>
      </w:r>
    </w:p>
    <w:p w14:paraId="6AEF2435" w14:textId="77777777" w:rsidR="009E7382" w:rsidRDefault="009E7382" w:rsidP="009E7382">
      <w:pPr>
        <w:pStyle w:val="a3"/>
      </w:pPr>
      <w:r>
        <w:t>%, and investigate the diversity of the requested videos.</w:t>
      </w:r>
    </w:p>
    <w:p w14:paraId="734CF139" w14:textId="77777777" w:rsidR="009E7382" w:rsidRDefault="009E7382" w:rsidP="009E7382">
      <w:pPr>
        <w:pStyle w:val="a3"/>
      </w:pPr>
      <w:r>
        <w:t>%user activities over time, videos, requests and traffic volume in the Youku workload.</w:t>
      </w:r>
    </w:p>
    <w:p w14:paraId="69CF0E2B" w14:textId="77777777" w:rsidR="009E7382" w:rsidRDefault="009E7382" w:rsidP="009E7382">
      <w:pPr>
        <w:pStyle w:val="a3"/>
      </w:pPr>
      <w:r>
        <w:t>We also investigate the diversity of the requested videos according to video category, duration and age.</w:t>
      </w:r>
    </w:p>
    <w:p w14:paraId="13E638CD" w14:textId="475F6834" w:rsidR="00F96B4B" w:rsidRDefault="009E7382" w:rsidP="009E7382">
      <w:pPr>
        <w:pStyle w:val="a3"/>
      </w:pPr>
      <w:r>
        <w:t xml:space="preserve">Our analysis result provides </w:t>
      </w:r>
      <w:proofErr w:type="gramStart"/>
      <w:r>
        <w:t>a</w:t>
      </w:r>
      <w:proofErr w:type="gramEnd"/>
      <w:r>
        <w:t xml:space="preserve"> insight into the usage of Youku mobile video traffic, and also has promising practical applications in network engineering and service design.</w:t>
      </w:r>
    </w:p>
    <w:p w14:paraId="7AE7C39F" w14:textId="77777777" w:rsidR="008D7947" w:rsidRDefault="008D7947" w:rsidP="00E50DF7">
      <w:pPr>
        <w:pStyle w:val="a3"/>
        <w:ind w:firstLine="420"/>
      </w:pPr>
    </w:p>
    <w:p w14:paraId="6DAF19F3" w14:textId="77777777" w:rsidR="008D7947" w:rsidRDefault="008D7947" w:rsidP="008D7947">
      <w:pPr>
        <w:pStyle w:val="a3"/>
      </w:pPr>
      <w:r>
        <w:t xml:space="preserve">In this paper, we have presented a detailed characterization study of Youku workload. </w:t>
      </w:r>
    </w:p>
    <w:p w14:paraId="718360C2" w14:textId="77777777" w:rsidR="008D7947" w:rsidRDefault="008D7947" w:rsidP="008D7947">
      <w:pPr>
        <w:pStyle w:val="a3"/>
      </w:pPr>
      <w:r>
        <w:t xml:space="preserve">Three key aspects have been analyzed including the protocol fields, the users and the videos. </w:t>
      </w:r>
    </w:p>
    <w:p w14:paraId="5823D874" w14:textId="77777777" w:rsidR="008D7947" w:rsidRDefault="008D7947" w:rsidP="008D7947">
      <w:pPr>
        <w:pStyle w:val="a3"/>
      </w:pPr>
      <w:r>
        <w:t>We first examined the protocol statistics and explore the causes of the distributions.</w:t>
      </w:r>
    </w:p>
    <w:p w14:paraId="7233BC38" w14:textId="77777777" w:rsidR="008D7947" w:rsidRDefault="008D7947" w:rsidP="008D7947">
      <w:pPr>
        <w:pStyle w:val="a3"/>
      </w:pPr>
      <w:r>
        <w:t>Then we provided insights into the user activity over time, videos, requests and traffic.</w:t>
      </w:r>
    </w:p>
    <w:p w14:paraId="45C8A7A1" w14:textId="77777777" w:rsidR="008D7947" w:rsidRDefault="008D7947" w:rsidP="008D7947">
      <w:pPr>
        <w:pStyle w:val="a3"/>
      </w:pPr>
      <w:r>
        <w:t xml:space="preserve">At last, we investigated the diversity of requested videos in category, duration and age. </w:t>
      </w:r>
    </w:p>
    <w:p w14:paraId="3DD3ABEC" w14:textId="77777777" w:rsidR="008D7947" w:rsidRDefault="008D7947" w:rsidP="008D7947">
      <w:pPr>
        <w:pStyle w:val="a3"/>
      </w:pPr>
      <w:r>
        <w:t>We reveal the characteristics of video traffic in mobile network in China, and explain the reasons for these characteristics.</w:t>
      </w:r>
    </w:p>
    <w:p w14:paraId="28489696" w14:textId="7C774DCE" w:rsidR="008D7947" w:rsidRDefault="008D7947" w:rsidP="008D7947">
      <w:pPr>
        <w:pStyle w:val="a3"/>
      </w:pPr>
      <w:r>
        <w:t>The results presented in this paper are important for both network operators and service providers, and we believe that the provided insights can help them improve the network performance and user experience.</w:t>
      </w:r>
    </w:p>
    <w:p w14:paraId="03C5BAA8" w14:textId="77777777" w:rsidR="008D7947" w:rsidRDefault="008D7947" w:rsidP="00E50DF7">
      <w:pPr>
        <w:pStyle w:val="a3"/>
        <w:ind w:firstLine="420"/>
      </w:pPr>
    </w:p>
    <w:p w14:paraId="7A1858B7" w14:textId="77777777" w:rsidR="009E7382" w:rsidRDefault="009E7382" w:rsidP="00E50DF7">
      <w:pPr>
        <w:pStyle w:val="a3"/>
        <w:ind w:firstLine="420"/>
      </w:pPr>
    </w:p>
    <w:p w14:paraId="7E707415" w14:textId="77777777" w:rsidR="00E83A07" w:rsidRDefault="00E83A07" w:rsidP="00E83A07">
      <w:pPr>
        <w:pStyle w:val="a3"/>
      </w:pPr>
      <w:r>
        <w:t xml:space="preserve">Our analysis result provides an insight into how Youku is utilized by mobile users and demonstrates promising practical applications for both network operators and service </w:t>
      </w:r>
      <w:proofErr w:type="gramStart"/>
      <w:r>
        <w:t>providers.%</w:t>
      </w:r>
      <w:proofErr w:type="gramEnd"/>
      <w:r>
        <w:t xml:space="preserve"> how</w:t>
      </w:r>
    </w:p>
    <w:p w14:paraId="3B225179" w14:textId="77777777" w:rsidR="00E83A07" w:rsidRDefault="00E83A07" w:rsidP="00E83A07">
      <w:pPr>
        <w:pStyle w:val="a3"/>
      </w:pPr>
      <w:r>
        <w:t xml:space="preserve">%With </w:t>
      </w:r>
      <w:proofErr w:type="gramStart"/>
      <w:r>
        <w:t>results</w:t>
      </w:r>
      <w:proofErr w:type="gramEnd"/>
      <w:r>
        <w:t xml:space="preserve"> we imp and try to answer the questions such as:</w:t>
      </w:r>
    </w:p>
    <w:p w14:paraId="2E9C74F0" w14:textId="77777777" w:rsidR="00E83A07" w:rsidRDefault="00E83A07" w:rsidP="00E83A07">
      <w:pPr>
        <w:pStyle w:val="a3"/>
      </w:pPr>
      <w:r>
        <w:t>%When and where should proxy servers be utilized to cache videos?</w:t>
      </w:r>
    </w:p>
    <w:p w14:paraId="433ED6D5" w14:textId="77777777" w:rsidR="00E83A07" w:rsidRDefault="00E83A07" w:rsidP="00E83A07">
      <w:pPr>
        <w:pStyle w:val="a3"/>
      </w:pPr>
      <w:r>
        <w:t>%Which videos are more valuable to cache?</w:t>
      </w:r>
    </w:p>
    <w:p w14:paraId="5CC47355" w14:textId="77777777" w:rsidR="00E83A07" w:rsidRDefault="00E83A07" w:rsidP="00E83A07">
      <w:pPr>
        <w:pStyle w:val="a3"/>
      </w:pPr>
      <w:r>
        <w:lastRenderedPageBreak/>
        <w:t>%And how long should the videos be cached?</w:t>
      </w:r>
    </w:p>
    <w:p w14:paraId="7789686E" w14:textId="77777777" w:rsidR="00E83A07" w:rsidRDefault="00E83A07" w:rsidP="00E83A07">
      <w:pPr>
        <w:pStyle w:val="a3"/>
      </w:pPr>
      <w:r>
        <w:t>%Our results provide a comprehensive insight into the way people use YouTube on mobile devices, and show a very high potential for video cacheability on the cellular network.</w:t>
      </w:r>
    </w:p>
    <w:p w14:paraId="131066B5" w14:textId="77777777" w:rsidR="009E7382" w:rsidRPr="005F714F" w:rsidRDefault="009E7382" w:rsidP="00E83A07">
      <w:pPr>
        <w:pStyle w:val="a3"/>
      </w:pPr>
    </w:p>
    <w:p w14:paraId="5C431438" w14:textId="77777777" w:rsidR="00E83A07" w:rsidRDefault="00E83A07" w:rsidP="00E83A07">
      <w:pPr>
        <w:pStyle w:val="a3"/>
      </w:pPr>
    </w:p>
    <w:p w14:paraId="146B9644" w14:textId="77777777" w:rsidR="00E83A07" w:rsidRPr="00DC5F28" w:rsidRDefault="00E83A07" w:rsidP="00E83A07">
      <w:pPr>
        <w:pStyle w:val="a3"/>
      </w:pPr>
    </w:p>
    <w:p w14:paraId="0DCE05C3" w14:textId="2D069B28" w:rsidR="002C4EA4" w:rsidRDefault="00314E5B" w:rsidP="002C4EA4">
      <w:pPr>
        <w:pStyle w:val="-"/>
        <w:spacing w:before="312" w:after="624"/>
      </w:pPr>
      <w:r>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33BFC722" w14:textId="77777777" w:rsidR="002C4EA4" w:rsidRDefault="002C4EA4" w:rsidP="002C4EA4">
      <w:pPr>
        <w:pStyle w:val="-0"/>
        <w:spacing w:before="312" w:after="312"/>
      </w:pPr>
      <w:r>
        <w:rPr>
          <w:rFonts w:hint="eastAsia"/>
        </w:rPr>
        <w:t>概述</w:t>
      </w:r>
    </w:p>
    <w:p w14:paraId="186622EA" w14:textId="77777777" w:rsidR="006C14D2" w:rsidRDefault="006C14D2" w:rsidP="006C14D2">
      <w:pPr>
        <w:pStyle w:val="a3"/>
      </w:pPr>
      <w:r>
        <w:rPr>
          <w:rFonts w:hint="eastAsia"/>
        </w:rPr>
        <w:t>绪论及每一章开头，一定要说清楚跟已有研究不一样的地方。</w:t>
      </w:r>
    </w:p>
    <w:p w14:paraId="215634AA" w14:textId="77777777" w:rsidR="006C14D2" w:rsidRDefault="006C14D2" w:rsidP="006C14D2">
      <w:pPr>
        <w:pStyle w:val="a3"/>
      </w:pPr>
      <w:r>
        <w:rPr>
          <w:rFonts w:hint="eastAsia"/>
        </w:rPr>
        <w:t>意义、创新点</w:t>
      </w:r>
    </w:p>
    <w:p w14:paraId="7FB0F087" w14:textId="77777777" w:rsidR="00537DCA" w:rsidRDefault="00537DCA" w:rsidP="006C14D2">
      <w:pPr>
        <w:pStyle w:val="a3"/>
      </w:pPr>
    </w:p>
    <w:p w14:paraId="50DD8367" w14:textId="77777777" w:rsidR="001A61AF" w:rsidRDefault="001A61AF" w:rsidP="006C14D2">
      <w:pPr>
        <w:pStyle w:val="a3"/>
      </w:pPr>
    </w:p>
    <w:p w14:paraId="06C3177F" w14:textId="53EC1AAE" w:rsidR="00A56FBF" w:rsidRDefault="00A56FBF" w:rsidP="006C14D2">
      <w:pPr>
        <w:pStyle w:val="a3"/>
      </w:pPr>
      <w:r>
        <w:t>用户喜好分析重要性：</w:t>
      </w:r>
      <w:r>
        <w:rPr>
          <w:rFonts w:hint="eastAsia"/>
        </w:rPr>
        <w:t>业务</w:t>
      </w:r>
      <w:r>
        <w:t>、推荐、</w:t>
      </w:r>
      <w:r>
        <w:rPr>
          <w:rFonts w:hint="eastAsia"/>
        </w:rPr>
        <w:t>广告</w:t>
      </w:r>
      <w:r>
        <w:t>盈利</w:t>
      </w:r>
    </w:p>
    <w:p w14:paraId="23C876A8" w14:textId="77777777" w:rsidR="00A56FBF" w:rsidRDefault="00A56FBF" w:rsidP="006C14D2">
      <w:pPr>
        <w:pStyle w:val="a3"/>
      </w:pPr>
    </w:p>
    <w:p w14:paraId="5C7CBEA8" w14:textId="3D31248C" w:rsidR="00A56FBF" w:rsidRDefault="00A56FBF" w:rsidP="006C14D2">
      <w:pPr>
        <w:pStyle w:val="a3"/>
      </w:pPr>
      <w:r>
        <w:rPr>
          <w:rFonts w:hint="eastAsia"/>
        </w:rPr>
        <w:t>综合性</w:t>
      </w:r>
      <w:r>
        <w:t>视频业务</w:t>
      </w:r>
    </w:p>
    <w:p w14:paraId="3186B355" w14:textId="77777777" w:rsidR="00A56FBF" w:rsidRDefault="00A56FBF" w:rsidP="006C14D2">
      <w:pPr>
        <w:pStyle w:val="a3"/>
      </w:pPr>
    </w:p>
    <w:p w14:paraId="056908C1" w14:textId="77777777" w:rsidR="00A56FBF" w:rsidRDefault="00A56FBF" w:rsidP="006C14D2">
      <w:pPr>
        <w:pStyle w:val="a3"/>
      </w:pPr>
    </w:p>
    <w:p w14:paraId="29818EA2" w14:textId="77777777" w:rsidR="00A56FBF" w:rsidRDefault="00A56FBF" w:rsidP="006C14D2">
      <w:pPr>
        <w:pStyle w:val="a3"/>
      </w:pPr>
    </w:p>
    <w:p w14:paraId="5D06D6BD" w14:textId="565BA3DB" w:rsidR="001A61AF" w:rsidRDefault="001A61AF" w:rsidP="006C14D2">
      <w:pPr>
        <w:pStyle w:val="a3"/>
      </w:pPr>
      <w:r>
        <w:t>网络视频业务</w:t>
      </w:r>
      <w:r>
        <w:rPr>
          <w:rFonts w:hint="eastAsia"/>
        </w:rPr>
        <w:t>往往</w:t>
      </w:r>
      <w:r>
        <w:t>产生大量的网络流量并占据大量的网络带宽</w:t>
      </w:r>
    </w:p>
    <w:p w14:paraId="6A690612" w14:textId="77777777" w:rsidR="001A61AF" w:rsidRDefault="001A61AF" w:rsidP="006C14D2">
      <w:pPr>
        <w:pStyle w:val="a3"/>
      </w:pPr>
    </w:p>
    <w:p w14:paraId="67BCCD58" w14:textId="511E970A" w:rsidR="00046DA7" w:rsidRDefault="00046DA7" w:rsidP="00046DA7">
      <w:pPr>
        <w:pStyle w:val="a3"/>
      </w:pPr>
      <w:r>
        <w:t xml:space="preserve">Youku (www.youku.com) is a lead- ing online video service in China, with around 500 million monthly active users and around 800 million daily video views [1508-4]. </w:t>
      </w:r>
    </w:p>
    <w:p w14:paraId="6E9EEA74" w14:textId="77777777" w:rsidR="00137580" w:rsidRDefault="00137580" w:rsidP="006C14D2">
      <w:pPr>
        <w:pStyle w:val="a3"/>
      </w:pPr>
    </w:p>
    <w:p w14:paraId="61956132" w14:textId="3ABE9B26" w:rsidR="00137580" w:rsidRDefault="00137580" w:rsidP="006C14D2">
      <w:pPr>
        <w:pStyle w:val="a3"/>
      </w:pPr>
      <w:r>
        <w:t>Unlike the traditional single-type video services (e.g. YouTube and Netflix), Youku offers a comprehensive type of service, providing both UGC (User Generated Content) and copyrighted VoD (Video on Demand) videos at the same time, to give the users more choices in video categories.</w:t>
      </w:r>
    </w:p>
    <w:p w14:paraId="3D52CE6E" w14:textId="77777777" w:rsidR="00137580" w:rsidRDefault="00137580" w:rsidP="006C14D2">
      <w:pPr>
        <w:pStyle w:val="a3"/>
      </w:pPr>
    </w:p>
    <w:p w14:paraId="2A9BBF7B" w14:textId="77777777" w:rsidR="000E674C" w:rsidRDefault="000E674C" w:rsidP="000E674C">
      <w:pPr>
        <w:pStyle w:val="a3"/>
      </w:pPr>
      <w:r>
        <w:t xml:space="preserve">Nowadays, more and more video portals have upgraded their service to a </w:t>
      </w:r>
      <w:r>
        <w:lastRenderedPageBreak/>
        <w:t>comprehensive one-stop solution, providing UGC, VoD and Live streaming at the same time.</w:t>
      </w:r>
    </w:p>
    <w:p w14:paraId="0E39862D" w14:textId="77777777" w:rsidR="007E1815" w:rsidRDefault="007E1815" w:rsidP="000E674C">
      <w:pPr>
        <w:pStyle w:val="a3"/>
      </w:pPr>
    </w:p>
    <w:p w14:paraId="32F2231B" w14:textId="77777777" w:rsidR="007E1815" w:rsidRDefault="007E1815" w:rsidP="007E1815">
      <w:pPr>
        <w:pStyle w:val="a3"/>
      </w:pPr>
      <w:r>
        <w:t>This one-stop solution offers much more video categories to users and attracts users with various of interests, thus effects the usage of the service.</w:t>
      </w:r>
    </w:p>
    <w:p w14:paraId="3B89A56B" w14:textId="77777777" w:rsidR="000E674C" w:rsidRDefault="000E674C" w:rsidP="006C14D2">
      <w:pPr>
        <w:pStyle w:val="a3"/>
      </w:pPr>
    </w:p>
    <w:p w14:paraId="340DA1B5" w14:textId="77777777" w:rsidR="000E674C" w:rsidRDefault="000E674C" w:rsidP="006C14D2">
      <w:pPr>
        <w:pStyle w:val="a3"/>
      </w:pPr>
    </w:p>
    <w:p w14:paraId="57CAC46C" w14:textId="77777777" w:rsidR="00537DCA" w:rsidRDefault="00537DCA" w:rsidP="00537DCA">
      <w:pPr>
        <w:pStyle w:val="a3"/>
      </w:pPr>
      <w:r>
        <w:t>In the past, most of the online video portals provide only one type of service: either UGC (User Generated Content) such as YouTube, or VoD (Video on Demand) such as Netflix.</w:t>
      </w:r>
    </w:p>
    <w:p w14:paraId="18DE5461" w14:textId="77777777" w:rsidR="00537DCA" w:rsidRDefault="00537DCA" w:rsidP="00537DCA">
      <w:pPr>
        <w:pStyle w:val="a3"/>
      </w:pPr>
      <w:r>
        <w:t>With the rapid growth of online video service, comprehensive online video service emerges and becomes more and more popular, to meet the various interests of users.</w:t>
      </w:r>
    </w:p>
    <w:p w14:paraId="2457CB5B" w14:textId="77777777" w:rsidR="00537DCA" w:rsidRDefault="00537DCA" w:rsidP="00537DCA">
      <w:pPr>
        <w:pStyle w:val="a3"/>
      </w:pPr>
      <w:r>
        <w:t>This kind of video service uses the similar HTTP video delivery technology as YouTube or Netflix, but provides multiple types of video services including UGC, VoD, Live streaming and etc.</w:t>
      </w:r>
    </w:p>
    <w:p w14:paraId="57212BC9" w14:textId="77777777" w:rsidR="00537DCA" w:rsidRDefault="00537DCA" w:rsidP="00537DCA">
      <w:pPr>
        <w:pStyle w:val="a3"/>
      </w:pPr>
      <w:r>
        <w:t>Users can upload and share videos, follow the latest TV episodes, or watch live news broadcast using just one comprehensive online video service.</w:t>
      </w:r>
    </w:p>
    <w:p w14:paraId="2E99B408" w14:textId="77777777" w:rsidR="00537DCA" w:rsidRDefault="00537DCA" w:rsidP="00537DCA">
      <w:pPr>
        <w:pStyle w:val="a3"/>
      </w:pPr>
      <w:r>
        <w:t>%Now more and more video service providers have switched their service from a single type to a comprehensive type.</w:t>
      </w:r>
    </w:p>
    <w:p w14:paraId="599C73F7" w14:textId="77777777" w:rsidR="00537DCA" w:rsidRDefault="00537DCA" w:rsidP="00537DCA">
      <w:pPr>
        <w:pStyle w:val="a3"/>
      </w:pPr>
    </w:p>
    <w:p w14:paraId="5F85A68D" w14:textId="77777777" w:rsidR="008D4DA7" w:rsidRDefault="008D4DA7" w:rsidP="00537DCA">
      <w:pPr>
        <w:pStyle w:val="a3"/>
      </w:pPr>
    </w:p>
    <w:p w14:paraId="06ED3F13" w14:textId="77777777" w:rsidR="008D4DA7" w:rsidRDefault="008D4DA7" w:rsidP="008D4DA7">
      <w:pPr>
        <w:pStyle w:val="a3"/>
      </w:pPr>
    </w:p>
    <w:p w14:paraId="5699749F" w14:textId="77777777" w:rsidR="008D4DA7" w:rsidRDefault="008D4DA7" w:rsidP="008D4DA7">
      <w:pPr>
        <w:pStyle w:val="a3"/>
      </w:pPr>
      <w:r>
        <w:t>Our study is based on large-scale datasets containing 16 billion network traffic traces and long-term crawling data (over 1 month).</w:t>
      </w:r>
    </w:p>
    <w:p w14:paraId="25534791" w14:textId="77777777" w:rsidR="008D4DA7" w:rsidRDefault="008D4DA7" w:rsidP="00537DCA">
      <w:pPr>
        <w:pStyle w:val="a3"/>
      </w:pPr>
    </w:p>
    <w:p w14:paraId="209C9623" w14:textId="77777777" w:rsidR="005A2A9C" w:rsidRDefault="005A2A9C" w:rsidP="005A2A9C">
      <w:pPr>
        <w:pStyle w:val="a3"/>
      </w:pPr>
      <w:r>
        <w:t>In this paper, we characterize the usage of a leading comprehensive online video service in mobile network in China, Youku.</w:t>
      </w:r>
    </w:p>
    <w:p w14:paraId="323877FC" w14:textId="77777777" w:rsidR="005A2A9C" w:rsidRDefault="005A2A9C" w:rsidP="005A2A9C">
      <w:pPr>
        <w:pStyle w:val="a3"/>
      </w:pPr>
      <w:r>
        <w:t>Our study is based on around 16 billion traffic traces and over 1 month long crawled video meta-data.</w:t>
      </w:r>
    </w:p>
    <w:p w14:paraId="3B5FCC06" w14:textId="77777777" w:rsidR="005A2A9C" w:rsidRDefault="005A2A9C" w:rsidP="005A2A9C">
      <w:pPr>
        <w:pStyle w:val="a3"/>
      </w:pPr>
      <w:r>
        <w:t>The traffic traces are collected by a major mobile network operator in a northeast province in China.</w:t>
      </w:r>
    </w:p>
    <w:p w14:paraId="6522D4F9" w14:textId="77777777" w:rsidR="005A2A9C" w:rsidRDefault="005A2A9C" w:rsidP="005A2A9C">
      <w:pPr>
        <w:pStyle w:val="a3"/>
      </w:pPr>
      <w:r>
        <w:t>The video meta-data are retrieved by our web crawler from the website of Youku.</w:t>
      </w:r>
    </w:p>
    <w:p w14:paraId="045149A6" w14:textId="77777777" w:rsidR="005A2A9C" w:rsidRDefault="005A2A9C" w:rsidP="005A2A9C">
      <w:pPr>
        <w:pStyle w:val="a3"/>
      </w:pPr>
      <w:r>
        <w:t xml:space="preserve">With these </w:t>
      </w:r>
      <w:proofErr w:type="gramStart"/>
      <w:r>
        <w:t>data</w:t>
      </w:r>
      <w:proofErr w:type="gramEnd"/>
      <w:r>
        <w:t xml:space="preserve"> we provide a detailed and in-depth analysis work on how Youku service is utilized by the mobile users.</w:t>
      </w:r>
    </w:p>
    <w:p w14:paraId="3D831C14" w14:textId="77777777" w:rsidR="005A2A9C" w:rsidRDefault="005A2A9C" w:rsidP="005A2A9C">
      <w:pPr>
        <w:pStyle w:val="a3"/>
      </w:pPr>
      <w:r>
        <w:lastRenderedPageBreak/>
        <w:t xml:space="preserve">%analyze Youku video requests in the traffic traces and the long-term crawled data </w:t>
      </w:r>
    </w:p>
    <w:p w14:paraId="69D8FCA3" w14:textId="77777777" w:rsidR="005A2A9C" w:rsidRDefault="005A2A9C" w:rsidP="005A2A9C">
      <w:pPr>
        <w:pStyle w:val="a3"/>
      </w:pPr>
      <w:r>
        <w:t>To the best of our knowledge, this is the first large-scale study of characterizing comprehensive online video service in mobile network.</w:t>
      </w:r>
    </w:p>
    <w:p w14:paraId="420869AC" w14:textId="77777777" w:rsidR="00537DCA" w:rsidRDefault="00537DCA" w:rsidP="006C14D2">
      <w:pPr>
        <w:pStyle w:val="a3"/>
      </w:pPr>
    </w:p>
    <w:p w14:paraId="26711D98" w14:textId="77777777" w:rsidR="006C14D2" w:rsidRDefault="006C14D2" w:rsidP="006C14D2">
      <w:pPr>
        <w:pStyle w:val="a3"/>
      </w:pPr>
    </w:p>
    <w:p w14:paraId="17A413F9" w14:textId="77777777" w:rsidR="00465D0B" w:rsidRDefault="00465D0B" w:rsidP="006C14D2">
      <w:pPr>
        <w:pStyle w:val="a3"/>
      </w:pPr>
    </w:p>
    <w:p w14:paraId="0C9EF354" w14:textId="77777777" w:rsidR="00465D0B" w:rsidRDefault="00465D0B" w:rsidP="006C14D2">
      <w:pPr>
        <w:pStyle w:val="a3"/>
      </w:pPr>
    </w:p>
    <w:p w14:paraId="48E99603" w14:textId="090D0A3D" w:rsidR="00465D0B" w:rsidRDefault="00465D0B" w:rsidP="00465D0B">
      <w:pPr>
        <w:pStyle w:val="a3"/>
        <w:numPr>
          <w:ilvl w:val="0"/>
          <w:numId w:val="2"/>
        </w:numPr>
      </w:pPr>
      <w:r>
        <w:t>新颖的研究对象。我们关注于综合性的网络视频业务中用户的喜好特性。</w:t>
      </w:r>
    </w:p>
    <w:p w14:paraId="0532A0FB" w14:textId="77777777" w:rsidR="00465D0B" w:rsidRDefault="00465D0B" w:rsidP="00465D0B">
      <w:pPr>
        <w:pStyle w:val="a3"/>
      </w:pPr>
    </w:p>
    <w:p w14:paraId="5ECC8323" w14:textId="4CF57990" w:rsidR="00D67EF1" w:rsidRDefault="00D67EF1" w:rsidP="00D67EF1">
      <w:pPr>
        <w:pStyle w:val="a3"/>
      </w:pPr>
      <w:r>
        <w:t>尚属首次</w:t>
      </w:r>
      <w:r>
        <w:t>In this paper we present the first characterization work in mobile network on a leading comprehensive online video service in China, Youku.</w:t>
      </w:r>
    </w:p>
    <w:p w14:paraId="08BE6D4F" w14:textId="77777777" w:rsidR="00D67EF1" w:rsidRDefault="00D67EF1" w:rsidP="00465D0B">
      <w:pPr>
        <w:pStyle w:val="a3"/>
      </w:pPr>
    </w:p>
    <w:p w14:paraId="0C74256D" w14:textId="77777777" w:rsidR="00D67EF1" w:rsidRDefault="00D67EF1" w:rsidP="00465D0B">
      <w:pPr>
        <w:pStyle w:val="a3"/>
      </w:pPr>
    </w:p>
    <w:p w14:paraId="612D126F" w14:textId="04469E42" w:rsidR="00465D0B" w:rsidRDefault="008F488E" w:rsidP="00465D0B">
      <w:pPr>
        <w:pStyle w:val="a3"/>
      </w:pPr>
      <w:r w:rsidRPr="00F8276F">
        <w:t>It complements the previous studies on video services with small-scale, wired network access or single-type (UGC or VoD only) datasets.</w:t>
      </w:r>
    </w:p>
    <w:p w14:paraId="70E0A7AD" w14:textId="77777777" w:rsidR="005E2615" w:rsidRDefault="005E2615" w:rsidP="00465D0B">
      <w:pPr>
        <w:pStyle w:val="a3"/>
      </w:pPr>
    </w:p>
    <w:p w14:paraId="664099D1" w14:textId="5759C363" w:rsidR="003E65D9" w:rsidRDefault="003E65D9" w:rsidP="00465D0B">
      <w:pPr>
        <w:pStyle w:val="a3"/>
      </w:pPr>
      <w:r>
        <w:t>It complements previous studies on wired Internet access and single type video service, utilizing small scale datasets.</w:t>
      </w:r>
    </w:p>
    <w:p w14:paraId="29A98C5A" w14:textId="77777777" w:rsidR="003E65D9" w:rsidRDefault="003E65D9" w:rsidP="00465D0B">
      <w:pPr>
        <w:pStyle w:val="a3"/>
      </w:pPr>
    </w:p>
    <w:p w14:paraId="758D89F6" w14:textId="77777777" w:rsidR="005E2615" w:rsidRDefault="005E2615" w:rsidP="00465D0B">
      <w:pPr>
        <w:pStyle w:val="a3"/>
      </w:pPr>
    </w:p>
    <w:p w14:paraId="51F294C8" w14:textId="6242A494" w:rsidR="005E2615" w:rsidRDefault="005E2615" w:rsidP="00465D0B">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p>
    <w:p w14:paraId="31B0BF7F" w14:textId="77777777" w:rsidR="005E2615" w:rsidRDefault="005E2615" w:rsidP="00465D0B">
      <w:pPr>
        <w:pStyle w:val="a3"/>
      </w:pPr>
    </w:p>
    <w:p w14:paraId="4ED29271" w14:textId="77777777" w:rsidR="00A65435" w:rsidRDefault="00A65435" w:rsidP="00465D0B">
      <w:pPr>
        <w:pStyle w:val="a3"/>
      </w:pPr>
    </w:p>
    <w:p w14:paraId="7F48D9C8" w14:textId="77777777" w:rsidR="00A65435" w:rsidRDefault="00A65435" w:rsidP="00465D0B">
      <w:pPr>
        <w:pStyle w:val="a3"/>
      </w:pPr>
    </w:p>
    <w:p w14:paraId="447C70B8" w14:textId="4B052154" w:rsidR="00A65435" w:rsidRDefault="00A65435" w:rsidP="00A65435">
      <w:pPr>
        <w:pStyle w:val="a3"/>
      </w:pPr>
      <w:r>
        <w:t>尤其是，</w:t>
      </w:r>
      <w:r>
        <w:t>(ii) We demonstrate a small-world phenomenon in the user network by studying the relationship between users.</w:t>
      </w:r>
    </w:p>
    <w:p w14:paraId="74FD0D9F" w14:textId="77777777" w:rsidR="00A65435" w:rsidRDefault="00A65435" w:rsidP="00A65435">
      <w:pPr>
        <w:pStyle w:val="a3"/>
      </w:pPr>
      <w:r>
        <w:t>%Second, we study the relationship between users and find a small-world phenomenon in the user network.</w:t>
      </w:r>
    </w:p>
    <w:p w14:paraId="28D7BA9B" w14:textId="77777777" w:rsidR="00A65435" w:rsidRDefault="00A65435" w:rsidP="00465D0B">
      <w:pPr>
        <w:pStyle w:val="a3"/>
      </w:pPr>
    </w:p>
    <w:p w14:paraId="75F11243" w14:textId="77777777" w:rsidR="007400FE" w:rsidRDefault="007400FE" w:rsidP="007400FE">
      <w:pPr>
        <w:pStyle w:val="a3"/>
      </w:pPr>
      <w:r>
        <w:t>We demonstrate the strong correlations between users, which is reflected by the small-world phenomenon.</w:t>
      </w:r>
    </w:p>
    <w:p w14:paraId="3C569657" w14:textId="77777777" w:rsidR="007400FE" w:rsidRDefault="007400FE" w:rsidP="007400FE">
      <w:pPr>
        <w:pStyle w:val="a3"/>
      </w:pPr>
      <w:r>
        <w:lastRenderedPageBreak/>
        <w:t>%so that they form a small-world network.</w:t>
      </w:r>
    </w:p>
    <w:p w14:paraId="771E83FA" w14:textId="77777777" w:rsidR="00A65435" w:rsidRPr="007400FE" w:rsidRDefault="00A65435" w:rsidP="00465D0B">
      <w:pPr>
        <w:pStyle w:val="a3"/>
      </w:pPr>
    </w:p>
    <w:p w14:paraId="68BA0C72" w14:textId="77777777" w:rsidR="00A65435" w:rsidRDefault="00A65435" w:rsidP="00465D0B">
      <w:pPr>
        <w:pStyle w:val="a3"/>
      </w:pPr>
    </w:p>
    <w:p w14:paraId="64AF3D08" w14:textId="77777777" w:rsidR="005E2615" w:rsidRPr="006C14D2" w:rsidRDefault="005E2615" w:rsidP="00465D0B">
      <w:pPr>
        <w:pStyle w:val="a3"/>
      </w:pPr>
    </w:p>
    <w:p w14:paraId="5F472D28" w14:textId="77777777" w:rsidR="002C4EA4" w:rsidRDefault="002C4EA4" w:rsidP="002C4EA4">
      <w:pPr>
        <w:pStyle w:val="-0"/>
        <w:spacing w:before="312" w:after="312"/>
      </w:pPr>
      <w:r>
        <w:rPr>
          <w:rFonts w:hint="eastAsia"/>
        </w:rPr>
        <w:t>研究现状</w:t>
      </w:r>
    </w:p>
    <w:p w14:paraId="489C2E26" w14:textId="77777777" w:rsidR="002C4EA4" w:rsidRDefault="002C4EA4" w:rsidP="002C4EA4">
      <w:pPr>
        <w:pStyle w:val="a3"/>
        <w:ind w:left="420"/>
      </w:pPr>
      <w:r>
        <w:t>R</w:t>
      </w:r>
      <w:r>
        <w:rPr>
          <w:rFonts w:hint="eastAsia"/>
        </w:rPr>
        <w:t>elated work</w:t>
      </w:r>
    </w:p>
    <w:p w14:paraId="2AE9AE16" w14:textId="77777777" w:rsidR="00EE0996" w:rsidRDefault="00EE0996" w:rsidP="002C4EA4">
      <w:pPr>
        <w:pStyle w:val="a3"/>
        <w:ind w:left="420"/>
      </w:pPr>
    </w:p>
    <w:p w14:paraId="5A9B0F8A" w14:textId="77777777" w:rsidR="00EE0996" w:rsidRPr="00651FFC" w:rsidRDefault="00EE0996" w:rsidP="00EE0996">
      <w:pPr>
        <w:pStyle w:val="a3"/>
      </w:pPr>
      <w:r w:rsidRPr="00651FFC">
        <w:t>Abhari et al. [5] investi- gated the data crawled from YouTube website in five months, and analyzed the popularity distribution and access pattern.</w:t>
      </w:r>
    </w:p>
    <w:p w14:paraId="09B01606" w14:textId="77777777" w:rsidR="00EE0996" w:rsidRDefault="00EE0996" w:rsidP="002C4EA4">
      <w:pPr>
        <w:pStyle w:val="a3"/>
        <w:ind w:left="420"/>
      </w:pPr>
    </w:p>
    <w:p w14:paraId="4349A571" w14:textId="780B629E" w:rsidR="00EE0996" w:rsidRDefault="00EE0996" w:rsidP="00EE0996">
      <w:pPr>
        <w:pStyle w:val="a3"/>
      </w:pPr>
      <w:r>
        <w:t>C</w:t>
      </w:r>
      <w:r>
        <w:rPr>
          <w:rFonts w:hint="eastAsia"/>
        </w:rPr>
        <w:t>heng</w:t>
      </w:r>
    </w:p>
    <w:p w14:paraId="6AC11AA8" w14:textId="77777777" w:rsidR="00290551" w:rsidRDefault="00290551" w:rsidP="00EE0996">
      <w:pPr>
        <w:pStyle w:val="a3"/>
      </w:pPr>
    </w:p>
    <w:p w14:paraId="0D2893EC" w14:textId="77777777" w:rsidR="00290551" w:rsidRDefault="00290551" w:rsidP="00EE0996">
      <w:pPr>
        <w:pStyle w:val="a3"/>
      </w:pPr>
    </w:p>
    <w:p w14:paraId="1684697F" w14:textId="77777777" w:rsidR="00290551" w:rsidRDefault="00290551" w:rsidP="00290551">
      <w:pPr>
        <w:pStyle w:val="a3"/>
      </w:pPr>
      <w:r>
        <w:t>In \cite[abhari2010workload} and \cite[cheng2013understanding}, authors performed long-term data crawling from the YouTube website, and analyzed the video properties, popularity distribution and access pattern of the service.</w:t>
      </w:r>
    </w:p>
    <w:p w14:paraId="68BF85FF" w14:textId="77777777" w:rsidR="00290551" w:rsidRDefault="00290551" w:rsidP="00EE0996">
      <w:pPr>
        <w:pStyle w:val="a3"/>
      </w:pPr>
    </w:p>
    <w:p w14:paraId="4356D440" w14:textId="77777777" w:rsidR="004F5380" w:rsidRDefault="004F5380" w:rsidP="00EE0996">
      <w:pPr>
        <w:pStyle w:val="a3"/>
      </w:pPr>
    </w:p>
    <w:p w14:paraId="6D6B7C7D" w14:textId="0A779911" w:rsidR="004F5380" w:rsidRDefault="004F5380" w:rsidP="004F5380">
      <w:pPr>
        <w:pStyle w:val="a3"/>
      </w:pPr>
      <w:r>
        <w:t>Abdesslem \textit[et al.</w:t>
      </w:r>
      <w:r w:rsidR="00732B57">
        <w:t>]</w:t>
      </w:r>
      <w:r>
        <w:t xml:space="preserve"> collected YouTube requests from a nationwide cellular network, and analyzed the user activity, video properties and content popularity \cite[ben2014large].</w:t>
      </w:r>
    </w:p>
    <w:p w14:paraId="2937CD4F" w14:textId="77777777" w:rsidR="00732B57" w:rsidRDefault="00732B57" w:rsidP="004F5380">
      <w:pPr>
        <w:pStyle w:val="a3"/>
      </w:pPr>
    </w:p>
    <w:p w14:paraId="5CCC2903" w14:textId="58D4AFFF" w:rsidR="00732B57" w:rsidRDefault="00732B57" w:rsidP="004F5380">
      <w:pPr>
        <w:pStyle w:val="a3"/>
      </w:pPr>
      <w:r w:rsidRPr="00732B57">
        <w:t>Abdesslem et al. [7] collected YouTube video requests from a European cellular network, and characterized the user activity, video popularity, video property and request trend of YouTube service.</w:t>
      </w:r>
    </w:p>
    <w:p w14:paraId="75197A08" w14:textId="77777777" w:rsidR="004F5380" w:rsidRDefault="004F5380" w:rsidP="00EE0996">
      <w:pPr>
        <w:pStyle w:val="a3"/>
      </w:pPr>
    </w:p>
    <w:p w14:paraId="5EB00310" w14:textId="77777777" w:rsidR="008531B3" w:rsidRDefault="008531B3" w:rsidP="00EE0996">
      <w:pPr>
        <w:pStyle w:val="a3"/>
      </w:pPr>
    </w:p>
    <w:p w14:paraId="3E024D58" w14:textId="77777777" w:rsidR="008531B3" w:rsidRDefault="008531B3" w:rsidP="008531B3">
      <w:pPr>
        <w:pStyle w:val="a3"/>
      </w:pPr>
      <w:r>
        <w:t>Abhari \textit[et al.} \cite[abhari2010workload} investigated the data crawled from YouTube website in five months, and analyzed the popularity distribution and access pattern.</w:t>
      </w:r>
    </w:p>
    <w:p w14:paraId="795E0055" w14:textId="77777777" w:rsidR="008531B3" w:rsidRDefault="008531B3" w:rsidP="008531B3">
      <w:pPr>
        <w:pStyle w:val="a3"/>
      </w:pPr>
      <w:r>
        <w:t xml:space="preserve">Cheng \textit[et al.} \cite[cheng2013understanding} performed a long-term crawling and studied the length, access pattern, active life span, growth trend and social </w:t>
      </w:r>
      <w:r>
        <w:lastRenderedPageBreak/>
        <w:t xml:space="preserve">networking of YouTube. </w:t>
      </w:r>
    </w:p>
    <w:p w14:paraId="263FB524" w14:textId="77777777" w:rsidR="008531B3" w:rsidRDefault="008531B3" w:rsidP="008531B3">
      <w:pPr>
        <w:pStyle w:val="a3"/>
      </w:pPr>
      <w:r>
        <w:t>Our study complements these existing works by analyzing the comprehensive type video service, based on a large-scale dataset collected in mobile network.</w:t>
      </w:r>
    </w:p>
    <w:p w14:paraId="21726E68" w14:textId="77777777" w:rsidR="008531B3" w:rsidRDefault="008531B3" w:rsidP="00EE0996">
      <w:pPr>
        <w:pStyle w:val="a3"/>
      </w:pPr>
    </w:p>
    <w:p w14:paraId="7514EE15" w14:textId="77777777" w:rsidR="008531B3" w:rsidRPr="008531B3" w:rsidRDefault="008531B3" w:rsidP="00EE0996">
      <w:pPr>
        <w:pStyle w:val="a3"/>
      </w:pPr>
    </w:p>
    <w:p w14:paraId="623AE6C0" w14:textId="77777777" w:rsidR="00E44745" w:rsidRDefault="00E44745" w:rsidP="00EE0996">
      <w:pPr>
        <w:pStyle w:val="a3"/>
      </w:pPr>
    </w:p>
    <w:p w14:paraId="08B33130" w14:textId="77777777" w:rsidR="00E44745" w:rsidRDefault="00E44745" w:rsidP="00EE0996">
      <w:pPr>
        <w:pStyle w:val="a3"/>
      </w:pPr>
    </w:p>
    <w:p w14:paraId="1708AE30" w14:textId="77777777" w:rsidR="00E44745" w:rsidRDefault="00E44745" w:rsidP="00E44745">
      <w:pPr>
        <w:pStyle w:val="a3"/>
      </w:pPr>
      <w:r>
        <w:t>And providing a detailed mobile video traffic characterization based on Youku, which provides multiple videos service by one-stop solution, including UGC, VoD, live streaming and so on.</w:t>
      </w:r>
    </w:p>
    <w:p w14:paraId="5D72C551" w14:textId="77777777" w:rsidR="00E44745" w:rsidRDefault="00E44745" w:rsidP="00EE0996">
      <w:pPr>
        <w:pStyle w:val="a3"/>
      </w:pPr>
    </w:p>
    <w:p w14:paraId="156C6633" w14:textId="77777777" w:rsidR="005C093B" w:rsidRDefault="005C093B" w:rsidP="00EE0996">
      <w:pPr>
        <w:pStyle w:val="a3"/>
      </w:pPr>
    </w:p>
    <w:p w14:paraId="6B217811" w14:textId="77777777" w:rsidR="005C093B" w:rsidRDefault="005C093B" w:rsidP="005C093B">
      <w:pPr>
        <w:pStyle w:val="a3"/>
      </w:pPr>
      <w:r>
        <w:t>Compared with their work, our study focuses on a comprehensive online video service instead of the UGC-only service.</w:t>
      </w:r>
    </w:p>
    <w:p w14:paraId="7E080CFF" w14:textId="77777777" w:rsidR="005C093B" w:rsidRDefault="005C093B" w:rsidP="005C093B">
      <w:pPr>
        <w:pStyle w:val="a3"/>
      </w:pPr>
      <w:r>
        <w:t>We also perform initial analysis in many new facets, such as user behavior in the spacial dimension, small-world phenomenon in user network and growth patterns for new published videos.</w:t>
      </w:r>
    </w:p>
    <w:p w14:paraId="7A996E18" w14:textId="77777777" w:rsidR="005C093B" w:rsidRDefault="005C093B" w:rsidP="00EE0996">
      <w:pPr>
        <w:pStyle w:val="a3"/>
      </w:pPr>
    </w:p>
    <w:p w14:paraId="5E28F37E" w14:textId="77777777" w:rsidR="007117DE" w:rsidRPr="006376B6" w:rsidRDefault="007117DE" w:rsidP="007117DE">
      <w:pPr>
        <w:pStyle w:val="a3"/>
      </w:pPr>
      <w:r w:rsidRPr="006376B6">
        <w:t>In addition, Youku, the analysis target of our work, provides a comprehensive type of video service, which is different from the traditional UGC-only or VoD-only video services analyzed in the previous works.</w:t>
      </w:r>
    </w:p>
    <w:p w14:paraId="641204EF" w14:textId="77777777" w:rsidR="007117DE" w:rsidRDefault="007117DE" w:rsidP="007117DE">
      <w:pPr>
        <w:pStyle w:val="a3"/>
      </w:pPr>
    </w:p>
    <w:p w14:paraId="67C07A83" w14:textId="77777777" w:rsidR="007117DE" w:rsidRDefault="007117DE" w:rsidP="00EE0996">
      <w:pPr>
        <w:pStyle w:val="a3"/>
      </w:pPr>
    </w:p>
    <w:p w14:paraId="042E6F69" w14:textId="77777777" w:rsidR="003E3182" w:rsidRDefault="003E3182" w:rsidP="00EE0996">
      <w:pPr>
        <w:pStyle w:val="a3"/>
      </w:pPr>
    </w:p>
    <w:p w14:paraId="0474BB0E" w14:textId="003588EB" w:rsidR="003E3182" w:rsidRDefault="00C160B3" w:rsidP="00EE0996">
      <w:pPr>
        <w:pStyle w:val="a3"/>
      </w:pPr>
      <w:r>
        <w:rPr>
          <w:rFonts w:hint="eastAsia"/>
        </w:rPr>
        <w:t>【</w:t>
      </w:r>
      <w:r w:rsidR="003E3182">
        <w:rPr>
          <w:rFonts w:hint="eastAsia"/>
        </w:rPr>
        <w:t>1508</w:t>
      </w:r>
      <w:r>
        <w:rPr>
          <w:rFonts w:hint="eastAsia"/>
        </w:rPr>
        <w:t>】</w:t>
      </w:r>
    </w:p>
    <w:p w14:paraId="34729C3A" w14:textId="4797AF4A" w:rsidR="003E3182" w:rsidRDefault="003E3182" w:rsidP="00EE0996">
      <w:pPr>
        <w:pStyle w:val="a3"/>
      </w:pPr>
      <w:r w:rsidRPr="003E3182">
        <w:t xml:space="preserve">Mislove et al. [11] studied four online social networking sites (Flickr, YouTube, LiveJournal and Orkut), and confirmed the power-law, small-world and scale-free properties of online social networks. Wilson et al. [12] crawled data from Face- book and analyzed whether social links were valid indicators of user interactions. They built friendship graph based on wall posts and photo comments, and found that Facebook users tend to interact mostly with only a small subset of their friends, while often having no interaction with up to half of their friends. Kwak et al. [13] crawled large-scale user profiles from Twitter and built the following graph of users. They studied the distribution of followers/followees, and analyzed how the number of </w:t>
      </w:r>
      <w:r w:rsidRPr="003E3182">
        <w:lastRenderedPageBreak/>
        <w:t>followers or followees affected the number of tweets. They also revealed the power of user following graph in information spreading on the news media level. Benevenuto 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reflect the relations of the video preferences of different users.</w:t>
      </w:r>
    </w:p>
    <w:p w14:paraId="0D38CC80" w14:textId="77777777" w:rsidR="003E3182" w:rsidRDefault="003E3182" w:rsidP="00EE0996">
      <w:pPr>
        <w:pStyle w:val="a3"/>
      </w:pPr>
    </w:p>
    <w:p w14:paraId="5709F7C1" w14:textId="77777777" w:rsidR="003E3182" w:rsidRPr="007117DE" w:rsidRDefault="003E3182" w:rsidP="00EE0996">
      <w:pPr>
        <w:pStyle w:val="a3"/>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w:t>
      </w:r>
      <w:proofErr w:type="gramStart"/>
      <w:r>
        <w:t>textbf{</w:t>
      </w:r>
      <w:proofErr w:type="gramEnd"/>
      <w:r>
        <w:t>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lastRenderedPageBreak/>
        <w:t>These traces contain the URL of around 14 billion HTTP transactions, with time-stamp, anonymized user identifier, cell identifier (LAC-CI code) and user 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w:t>
      </w:r>
      <w:proofErr w:type="gramStart"/>
      <w:r>
        <w:t>=]{</w:t>
      </w:r>
      <w:proofErr w:type="gramEnd"/>
      <w:r>
        <w:t>13}.*}}'' or ``\textit{\url{.*api\.(mobile|3g)\.youku\.com/videos/[A-Za-z0-9=]{13}/.*}}'', from those HTTP transactions.</w:t>
      </w:r>
    </w:p>
    <w:p w14:paraId="60F42619" w14:textId="77777777" w:rsidR="00186F5C" w:rsidRDefault="00186F5C" w:rsidP="00186F5C">
      <w:pPr>
        <w:pStyle w:val="a3"/>
      </w:pPr>
      <w:r>
        <w:t>Then, video ID, a distinct 13-digit identifier for each video, is extracted from each 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t>%The first part is traffic traces collected by a major telecom operator at provincial 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w:t>
      </w:r>
      <w:proofErr w:type="gramStart"/>
      <w:r>
        <w:t>textbf{</w:t>
      </w:r>
      <w:proofErr w:type="gramEnd"/>
      <w:r>
        <w:t>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w:t>
      </w:r>
      <w:proofErr w:type="gramStart"/>
      <w:r>
        <w:t>textbf{</w:t>
      </w:r>
      <w:proofErr w:type="gramEnd"/>
      <w:r>
        <w:t>Long term crawled meta-data for a set of videos:}</w:t>
      </w:r>
    </w:p>
    <w:p w14:paraId="2E10BD78" w14:textId="77777777" w:rsidR="00186F5C" w:rsidRDefault="00186F5C" w:rsidP="00186F5C">
      <w:pPr>
        <w:pStyle w:val="a3"/>
      </w:pPr>
      <w:r>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473F79B0" w:rsidR="00186F5C" w:rsidRPr="00A532FA" w:rsidRDefault="00A532FA" w:rsidP="004B0759">
      <w:pPr>
        <w:pStyle w:val="a3"/>
      </w:pPr>
      <w:r w:rsidRPr="00A532FA">
        <w:t xml:space="preserve">Video Meta-data: Moreover, by sending the video ID to the open API [13] provided </w:t>
      </w:r>
      <w:r w:rsidRPr="00A532FA">
        <w:lastRenderedPageBreak/>
        <w:t>by Youku, we can collect the meta-data of the requested video, including the video category information. We developed a crawler in the Python language to automatically retrieve the meta-data for all the videos in our dataset. Since some videos had been deleted by the uploaders or blocked by Youku at the time of query, at last we successfully collected the meta-data for 31,541 videos.</w:t>
      </w: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t>用户</w:t>
      </w:r>
      <w:r w:rsidR="002C4EA4">
        <w:rPr>
          <w:rFonts w:hint="eastAsia"/>
        </w:rPr>
        <w:t>喜好特性</w:t>
      </w:r>
      <w:r w:rsidR="00C16C1C">
        <w:t>分析</w:t>
      </w:r>
    </w:p>
    <w:p w14:paraId="21DFF62D" w14:textId="291A88F1" w:rsidR="00FE47AA" w:rsidRDefault="00BE0A16" w:rsidP="000D15C6">
      <w:pPr>
        <w:pStyle w:val="-1"/>
        <w:spacing w:before="312" w:after="312"/>
      </w:pPr>
      <w:r>
        <w:t>用户</w:t>
      </w:r>
      <w:r w:rsidR="00FE47AA">
        <w:t>活跃</w:t>
      </w:r>
      <w:r w:rsidR="00420C03">
        <w:rPr>
          <w:rFonts w:hint="eastAsia"/>
        </w:rPr>
        <w:t>度</w:t>
      </w:r>
    </w:p>
    <w:p w14:paraId="4AF3DA08" w14:textId="77777777" w:rsidR="004E66F6" w:rsidRDefault="004E66F6" w:rsidP="004E66F6">
      <w:pPr>
        <w:pStyle w:val="a3"/>
      </w:pPr>
    </w:p>
    <w:p w14:paraId="080044F8" w14:textId="77777777" w:rsidR="004E66F6" w:rsidRDefault="004E66F6" w:rsidP="004E66F6">
      <w:pPr>
        <w:pStyle w:val="a3"/>
      </w:pPr>
    </w:p>
    <w:p w14:paraId="0D628C54" w14:textId="77777777" w:rsidR="004E66F6" w:rsidRDefault="004E66F6" w:rsidP="004E66F6">
      <w:pPr>
        <w:pStyle w:val="a3"/>
      </w:pPr>
    </w:p>
    <w:p w14:paraId="11A40137" w14:textId="77777777" w:rsidR="004E66F6" w:rsidRDefault="004E66F6" w:rsidP="004E66F6">
      <w:pPr>
        <w:pStyle w:val="a3"/>
      </w:pPr>
      <w:r>
        <w:t>We infer this phenomenon is caused by the large number of videos and the differences of user interests.</w:t>
      </w:r>
    </w:p>
    <w:p w14:paraId="5BCF6575" w14:textId="77777777" w:rsidR="004E66F6" w:rsidRDefault="004E66F6" w:rsidP="004E66F6">
      <w:pPr>
        <w:pStyle w:val="a3"/>
      </w:pPr>
      <w:r>
        <w:t>Since there are too many videos in the comprehensive video service, users have more various choices on the videos they watch, which leads to less requests per video.</w:t>
      </w:r>
    </w:p>
    <w:p w14:paraId="3E742879" w14:textId="77777777" w:rsidR="004E66F6" w:rsidRDefault="004E66F6" w:rsidP="004E66F6">
      <w:pPr>
        <w:pStyle w:val="a3"/>
      </w:pPr>
      <w:r>
        <w:t xml:space="preserve">%As too many videos are provided, the diversities of user interests are magnified, and the choices of videos are translated into fewer specialized requests per video. </w:t>
      </w:r>
    </w:p>
    <w:p w14:paraId="18AE28C4" w14:textId="77777777" w:rsidR="004E66F6" w:rsidRPr="007B5676" w:rsidRDefault="004E66F6" w:rsidP="004E66F6">
      <w:pPr>
        <w:pStyle w:val="a3"/>
      </w:pPr>
    </w:p>
    <w:p w14:paraId="6C5EAE28" w14:textId="77777777" w:rsidR="004E66F6" w:rsidRDefault="004E66F6" w:rsidP="004E66F6">
      <w:pPr>
        <w:pStyle w:val="a3"/>
      </w:pPr>
    </w:p>
    <w:p w14:paraId="074C3543" w14:textId="77777777" w:rsidR="004E66F6" w:rsidRPr="004E66F6" w:rsidRDefault="004E66F6" w:rsidP="004E66F6">
      <w:pPr>
        <w:pStyle w:val="a3"/>
      </w:pP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lastRenderedPageBreak/>
        <w:t>By crawling the video meta-</w:t>
      </w:r>
      <w:proofErr w:type="gramStart"/>
      <w:r>
        <w:t>data</w:t>
      </w:r>
      <w:proofErr w:type="gramEnd"/>
      <w:r>
        <w:t xml:space="preserve">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xml:space="preserve">% from the pie chart that </w:t>
      </w:r>
      <w:proofErr w:type="gramStart"/>
      <w:r>
        <w:t>the  category</w:t>
      </w:r>
      <w:proofErr w:type="gramEnd"/>
      <w:r>
        <w:t xml:space="preserve">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up-to-date episodes of TV or animation series is </w:t>
      </w:r>
      <w:proofErr w:type="gramStart"/>
      <w:r>
        <w:t>an</w:t>
      </w:r>
      <w:proofErr w:type="gramEnd"/>
      <w:r>
        <w:t xml:space="preserve">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With the API provided by Youku, we collect the meta-date for all videos in our 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lastRenderedPageBreak/>
        <w:t>Youku categorizes its videos into 25 categories.</w:t>
      </w:r>
    </w:p>
    <w:p w14:paraId="0493FB42" w14:textId="77777777" w:rsidR="00D44263" w:rsidRDefault="00D44263" w:rsidP="00D44263">
      <w:pPr>
        <w:pStyle w:val="a3"/>
        <w:ind w:firstLine="420"/>
      </w:pPr>
      <w:r>
        <w:t xml:space="preserve">We list the top 12 most viewed categories and their proportions in </w:t>
      </w:r>
      <w:proofErr w:type="gramStart"/>
      <w:r>
        <w:t>Table.~</w:t>
      </w:r>
      <w:proofErr w:type="gramEnd"/>
      <w:r>
        <w:t>\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This proves {Youku's strategy} to attract users by providing copyright contents is 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proofErr w:type="gramStart"/>
      <w:r>
        <w:t>Figure.~</w:t>
      </w:r>
      <w:proofErr w:type="gramEnd"/>
      <w:r>
        <w:t>\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 xml:space="preserve">The mean and median of video duration and age in each category are also shown in </w:t>
      </w:r>
      <w:proofErr w:type="gramStart"/>
      <w:r>
        <w:t>Table.~</w:t>
      </w:r>
      <w:proofErr w:type="gramEnd"/>
      <w:r>
        <w:t>\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 xml:space="preserve">We observe three obvious peaks in the video duration distribution in </w:t>
      </w:r>
      <w:proofErr w:type="gramStart"/>
      <w:r>
        <w:t>Figure.~</w:t>
      </w:r>
      <w:proofErr w:type="gramEnd"/>
      <w:r>
        <w:t>\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lastRenderedPageBreak/>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w:t>
      </w:r>
      <w:proofErr w:type="gramStart"/>
      <w:r>
        <w:t>cite{</w:t>
      </w:r>
      <w:proofErr w:type="gramEnd"/>
      <w:r>
        <w:t>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 xml:space="preserve">It can be noticed that ``young'' videos account for a large fraction of the total videos, as shown in </w:t>
      </w:r>
      <w:proofErr w:type="gramStart"/>
      <w:r>
        <w:t>Figure.~</w:t>
      </w:r>
      <w:proofErr w:type="gramEnd"/>
      <w:r>
        <w:t>\ref{fig_duration_age} (b).</w:t>
      </w:r>
    </w:p>
    <w:p w14:paraId="45352F79" w14:textId="77777777" w:rsidR="00D44263" w:rsidRDefault="00D44263" w:rsidP="00D44263">
      <w:pPr>
        <w:pStyle w:val="a3"/>
        <w:ind w:firstLine="420"/>
      </w:pPr>
      <w:r>
        <w:t xml:space="preserve">%For the video age as shown in </w:t>
      </w:r>
      <w:proofErr w:type="gramStart"/>
      <w:r>
        <w:t>Figure.~</w:t>
      </w:r>
      <w:proofErr w:type="gramEnd"/>
      <w:r>
        <w:t>\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 xml:space="preserve">%And from </w:t>
      </w:r>
      <w:proofErr w:type="gramStart"/>
      <w:r>
        <w:t>Table.~</w:t>
      </w:r>
      <w:proofErr w:type="gramEnd"/>
      <w:r>
        <w:t>\ref{table_category}, we learn</w:t>
      </w:r>
    </w:p>
    <w:p w14:paraId="15720959" w14:textId="77777777" w:rsidR="00D44263" w:rsidRDefault="00D44263" w:rsidP="00D44263">
      <w:pPr>
        <w:pStyle w:val="a3"/>
        <w:ind w:firstLine="420"/>
      </w:pPr>
      <w:r>
        <w:t xml:space="preserve">The median video ages in Game, Show, and Entertainment categories are much smaller than those in other categories (several days v.s. more than a year), as shown in </w:t>
      </w:r>
      <w:proofErr w:type="gramStart"/>
      <w:r>
        <w:t>Table.~</w:t>
      </w:r>
      <w:proofErr w:type="gramEnd"/>
      <w:r>
        <w:t>\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 xml:space="preserve">It's crucial for service providers to learn the categories and age of the videos that are watched by user, in order to adjust the </w:t>
      </w:r>
      <w:proofErr w:type="gramStart"/>
      <w:r>
        <w:t>contents</w:t>
      </w:r>
      <w:proofErr w:type="gramEnd"/>
      <w:r>
        <w:t xml:space="preserve"> they provide to attract more users.</w:t>
      </w:r>
    </w:p>
    <w:p w14:paraId="6B2E342A" w14:textId="77777777" w:rsidR="00D44263" w:rsidRDefault="00D44263" w:rsidP="00D44263">
      <w:pPr>
        <w:pStyle w:val="a3"/>
        <w:ind w:firstLine="420"/>
      </w:pPr>
      <w:r>
        <w:t xml:space="preserve">%For instance, it is of great importance for service providers to learn what categories and how old the videos watched by users are, in order to adjust the </w:t>
      </w:r>
      <w:proofErr w:type="gramStart"/>
      <w:r>
        <w:t>contents</w:t>
      </w:r>
      <w:proofErr w:type="gramEnd"/>
      <w:r>
        <w:t xml:space="preserve">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w:t>
      </w:r>
      <w:r>
        <w:lastRenderedPageBreak/>
        <w:t xml:space="preserve">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w:t>
      </w:r>
      <w:proofErr w:type="gramStart"/>
      <w:r>
        <w:t>Figure.~</w:t>
      </w:r>
      <w:proofErr w:type="gramEnd"/>
      <w:r>
        <w:t xml:space="preserve">\ref{video_info2}. </w:t>
      </w:r>
    </w:p>
    <w:p w14:paraId="63ED84A3" w14:textId="77777777" w:rsidR="00E118C3" w:rsidRDefault="00E118C3" w:rsidP="00E118C3">
      <w:pPr>
        <w:pStyle w:val="a3"/>
        <w:ind w:firstLine="420"/>
      </w:pPr>
      <w:r>
        <w:t>%</w:t>
      </w:r>
      <w:proofErr w:type="gramStart"/>
      <w:r>
        <w:t>Table.~</w:t>
      </w:r>
      <w:proofErr w:type="gramEnd"/>
      <w:r>
        <w:t xml:space="preserve">\ref{video_info} also shows the mean and median duration and age of each category videos. </w:t>
      </w:r>
    </w:p>
    <w:p w14:paraId="2A065AAD" w14:textId="77777777" w:rsidR="00E118C3" w:rsidRDefault="00E118C3" w:rsidP="00E118C3">
      <w:pPr>
        <w:pStyle w:val="a3"/>
        <w:ind w:firstLine="420"/>
      </w:pPr>
      <w:proofErr w:type="gramStart"/>
      <w:r>
        <w:t>Figure.~</w:t>
      </w:r>
      <w:proofErr w:type="gramEnd"/>
      <w:r>
        <w:t xml:space="preserv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proofErr w:type="gramStart"/>
      <w:r>
        <w:t>Figure.~</w:t>
      </w:r>
      <w:proofErr w:type="gramEnd"/>
      <w:r>
        <w:t xml:space="preserv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pPr>
    </w:p>
    <w:p w14:paraId="3A310926" w14:textId="77777777" w:rsidR="00371CCE" w:rsidRDefault="00371CCE" w:rsidP="00E118C3">
      <w:pPr>
        <w:pStyle w:val="a3"/>
        <w:ind w:firstLine="420"/>
      </w:pPr>
    </w:p>
    <w:p w14:paraId="0638D3DF" w14:textId="77777777" w:rsidR="00371CCE" w:rsidRDefault="00371CCE" w:rsidP="00E118C3">
      <w:pPr>
        <w:pStyle w:val="a3"/>
        <w:ind w:firstLine="420"/>
      </w:pPr>
    </w:p>
    <w:p w14:paraId="4D24B60D" w14:textId="2F055AA9" w:rsidR="00371CCE" w:rsidRDefault="00C82983" w:rsidP="00371CCE">
      <w:pPr>
        <w:pStyle w:val="a3"/>
      </w:pPr>
      <w:r>
        <w:rPr>
          <w:rFonts w:hint="eastAsia"/>
        </w:rPr>
        <w:lastRenderedPageBreak/>
        <w:t>【</w:t>
      </w:r>
      <w:r>
        <w:rPr>
          <w:rFonts w:hint="eastAsia"/>
        </w:rPr>
        <w:t>1508</w:t>
      </w:r>
      <w:r>
        <w:rPr>
          <w:rFonts w:hint="eastAsia"/>
        </w:rPr>
        <w:t>】</w:t>
      </w:r>
      <w:r w:rsidRPr="00C82983">
        <w:t>INTEREST CLUSTER</w:t>
      </w:r>
    </w:p>
    <w:p w14:paraId="241D36F1" w14:textId="2D5F1C85" w:rsidR="00C82983" w:rsidRDefault="00C82983" w:rsidP="00371CCE">
      <w:pPr>
        <w:pStyle w:val="a3"/>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pPr>
    </w:p>
    <w:p w14:paraId="611174A0" w14:textId="77777777" w:rsidR="00C82983" w:rsidRDefault="00C82983" w:rsidP="00371CCE">
      <w:pPr>
        <w:pStyle w:val="a3"/>
      </w:pPr>
    </w:p>
    <w:p w14:paraId="75B3FC02" w14:textId="77777777" w:rsidR="00C82983" w:rsidRDefault="00C82983" w:rsidP="00371CCE">
      <w:pPr>
        <w:pStyle w:val="a3"/>
      </w:pPr>
    </w:p>
    <w:p w14:paraId="1468F8BA" w14:textId="77777777" w:rsidR="00371CCE" w:rsidRDefault="00371CCE" w:rsidP="00E118C3">
      <w:pPr>
        <w:pStyle w:val="a3"/>
        <w:ind w:firstLine="420"/>
      </w:pPr>
    </w:p>
    <w:p w14:paraId="0342EEC5" w14:textId="52B2FBAF" w:rsidR="005C3EB9" w:rsidRDefault="005C3EB9" w:rsidP="005C3EB9">
      <w:pPr>
        <w:pStyle w:val="-1"/>
        <w:spacing w:before="312" w:after="312"/>
      </w:pPr>
      <w:r>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 xml:space="preserve">View count is an important dynamic property, as it reflects video's popularity and access </w:t>
      </w:r>
      <w:proofErr w:type="gramStart"/>
      <w:r>
        <w:t>pattern.%</w:t>
      </w:r>
      <w:proofErr w:type="gramEnd"/>
      <w:r>
        <w:t>the popularity and access pattern of a video.</w:t>
      </w:r>
    </w:p>
    <w:p w14:paraId="387AAF46" w14:textId="77777777" w:rsidR="007B0CE9" w:rsidRDefault="007B0CE9" w:rsidP="007B0CE9">
      <w:pPr>
        <w:pStyle w:val="a3"/>
        <w:ind w:firstLine="420"/>
      </w:pPr>
      <w:r>
        <w:t>The popularity of many kinds of web content follows the Zipf's law \cite{adamic2002</w:t>
      </w:r>
      <w:proofErr w:type="gramStart"/>
      <w:r>
        <w:t>zipf,ben</w:t>
      </w:r>
      <w:proofErr w:type="gramEnd"/>
      <w:r>
        <w:t>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w:t>
      </w:r>
      <w:proofErr w:type="gramStart"/>
      <w:r>
        <w:t>k;s</w:t>
      </w:r>
      <w:proofErr w:type="gramEnd"/>
      <w:r>
        <w:t>,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proofErr w:type="gramStart"/>
      <w:r>
        <w:t>Figure.~</w:t>
      </w:r>
      <w:proofErr w:type="gramEnd"/>
      <w:r>
        <w:t>\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 xml:space="preserve">We run a regression using the Zipf model, as shown with the red line in </w:t>
      </w:r>
      <w:proofErr w:type="gramStart"/>
      <w:r>
        <w:t>Figure.~</w:t>
      </w:r>
      <w:proofErr w:type="gramEnd"/>
      <w:r>
        <w:t>\ref{fig_view_count}.</w:t>
      </w:r>
    </w:p>
    <w:p w14:paraId="6D2477F0" w14:textId="77777777" w:rsidR="007B0CE9" w:rsidRDefault="007B0CE9" w:rsidP="007B0CE9">
      <w:pPr>
        <w:pStyle w:val="a3"/>
        <w:ind w:firstLine="420"/>
      </w:pPr>
      <w:r>
        <w:t xml:space="preserve">The regression curve greatly deviates from the actual distribution situation, </w:t>
      </w:r>
      <w:r>
        <w:lastRenderedPageBreak/>
        <w:t>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w:t>
      </w:r>
      <w:proofErr w:type="gramStart"/>
      <w:r>
        <w:t>^{</w:t>
      </w:r>
      <w:proofErr w:type="gramEnd"/>
      <w:r>
        <w:t>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 xml:space="preserve">The regression curve using our model is shown in </w:t>
      </w:r>
      <w:proofErr w:type="gramStart"/>
      <w:r>
        <w:t>Figure.~</w:t>
      </w:r>
      <w:proofErr w:type="gramEnd"/>
      <w:r>
        <w:t>\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lastRenderedPageBreak/>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w:t>
      </w:r>
      <w:proofErr w:type="gramStart"/>
      <w:r>
        <w:t>V,E</w:t>
      </w:r>
      <w:proofErr w:type="gramEnd"/>
      <w:r>
        <w:t>)$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w:t>
      </w:r>
      <w:proofErr w:type="gramStart"/>
      <w:r>
        <w:t>frac{</w:t>
      </w:r>
      <w:proofErr w:type="gramEnd"/>
      <w:r>
        <w:t>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w:t>
      </w:r>
      <w:proofErr w:type="gramStart"/>
      <w:r>
        <w:t>i)$</w:t>
      </w:r>
      <w:proofErr w:type="gramEnd"/>
      <w:r>
        <w:t xml:space="preserve">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w:t>
      </w:r>
      <w:proofErr w:type="gramStart"/>
      <w:r>
        <w:t>d(</w:t>
      </w:r>
      <w:proofErr w:type="gramEnd"/>
      <w:r>
        <w:t>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proofErr w:type="gramStart"/>
      <w:r>
        <w:lastRenderedPageBreak/>
        <w:t>Figure.~</w:t>
      </w:r>
      <w:proofErr w:type="gramEnd"/>
      <w:r>
        <w:t>\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 xml:space="preserve">A visual illustration for a part of the user network (3000 nodes) is shown in </w:t>
      </w:r>
      <w:proofErr w:type="gramStart"/>
      <w:r>
        <w:t>Figure.~</w:t>
      </w:r>
      <w:proofErr w:type="gramEnd"/>
      <w:r>
        <w:t>\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 xml:space="preserve">The small-world phenomenon suggests Youku users have strong correlations with each other on video </w:t>
      </w:r>
      <w:proofErr w:type="gramStart"/>
      <w:r>
        <w:t>watching.%</w:t>
      </w:r>
      <w:proofErr w:type="gramEnd"/>
      <w:r>
        <w:t>while watching videos.</w:t>
      </w:r>
    </w:p>
    <w:p w14:paraId="2B204584" w14:textId="77777777" w:rsidR="00B72882" w:rsidRDefault="00B72882" w:rsidP="00B72882">
      <w:pPr>
        <w:pStyle w:val="a3"/>
        <w:ind w:firstLine="420"/>
      </w:pPr>
      <w:r>
        <w:t>%\</w:t>
      </w:r>
      <w:proofErr w:type="gramStart"/>
      <w:r>
        <w:t>onote{</w:t>
      </w:r>
      <w:proofErr w:type="gramEnd"/>
      <w:r>
        <w:t>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77777777" w:rsidR="00F96B4B" w:rsidRPr="00DC5F28" w:rsidRDefault="00F96B4B" w:rsidP="002C4EA4">
      <w:pPr>
        <w:pStyle w:val="a3"/>
        <w:ind w:firstLine="420"/>
      </w:pPr>
    </w:p>
    <w:p w14:paraId="0624F585" w14:textId="2E235E5A" w:rsidR="0006357B" w:rsidRDefault="0006357B" w:rsidP="0006357B">
      <w:pPr>
        <w:pStyle w:val="-"/>
        <w:spacing w:before="312" w:after="624"/>
      </w:pPr>
      <w:r>
        <w:rPr>
          <w:rFonts w:hint="eastAsia"/>
        </w:rPr>
        <w:lastRenderedPageBreak/>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t>研究现状</w:t>
      </w:r>
    </w:p>
    <w:p w14:paraId="412B2FB4" w14:textId="60A5E400" w:rsidR="00113586" w:rsidRDefault="00113586" w:rsidP="00113586">
      <w:pPr>
        <w:pStyle w:val="a3"/>
      </w:pPr>
      <w:r>
        <w:rPr>
          <w:rFonts w:hint="eastAsia"/>
        </w:rPr>
        <w:t>作者</w:t>
      </w:r>
      <w:r w:rsidRPr="006376B6">
        <w:t>Cha</w:t>
      </w:r>
      <w:r>
        <w:rPr>
          <w:rFonts w:hint="eastAsia"/>
        </w:rPr>
        <w:t>等人在文献</w:t>
      </w:r>
      <w:r w:rsidR="00626FF1">
        <w:fldChar w:fldCharType="begin"/>
      </w:r>
      <w:r w:rsidR="00C852C6">
        <w:instrText xml:space="preserve"> ADDIN EN.CITE &lt;EndNote&gt;&lt;Cite&gt;&lt;Author&gt;Cha&lt;/Author&gt;&lt;Year&gt;2007&lt;/Year&gt;&lt;RecNum&gt;19&lt;/RecNum&gt;&lt;DisplayText&gt;[2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C852C6">
        <w:rPr>
          <w:noProof/>
        </w:rPr>
        <w:t>[24]</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lastRenderedPageBreak/>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4DE04C62" w14:textId="0B38B579" w:rsidR="005F4DB2" w:rsidRPr="005F4DB2" w:rsidRDefault="00DE5136" w:rsidP="005F4DB2">
      <w:pPr>
        <w:pStyle w:val="EndNoteBibliography"/>
        <w:ind w:left="720" w:hanging="720"/>
        <w:rPr>
          <w:noProof/>
        </w:rPr>
      </w:pPr>
      <w:r>
        <w:fldChar w:fldCharType="begin"/>
      </w:r>
      <w:r>
        <w:instrText xml:space="preserve"> ADDIN EN.REFLIST </w:instrText>
      </w:r>
      <w:r>
        <w:fldChar w:fldCharType="separate"/>
      </w:r>
      <w:r w:rsidR="005F4DB2" w:rsidRPr="005F4DB2">
        <w:rPr>
          <w:noProof/>
        </w:rPr>
        <w:t>1.</w:t>
      </w:r>
      <w:r w:rsidR="005F4DB2" w:rsidRPr="005F4DB2">
        <w:rPr>
          <w:noProof/>
        </w:rPr>
        <w:tab/>
        <w:t xml:space="preserve">Cisco. </w:t>
      </w:r>
      <w:r w:rsidR="005F4DB2" w:rsidRPr="005F4DB2">
        <w:rPr>
          <w:i/>
          <w:noProof/>
        </w:rPr>
        <w:t>White paper: Cisco VNI Forecast and Methodology, 2015-2020</w:t>
      </w:r>
      <w:r w:rsidR="005F4DB2" w:rsidRPr="005F4DB2">
        <w:rPr>
          <w:noProof/>
        </w:rPr>
        <w:t xml:space="preserve">. 2016; Available from: </w:t>
      </w:r>
      <w:hyperlink r:id="rId36" w:history="1">
        <w:r w:rsidR="005F4DB2" w:rsidRPr="005F4DB2">
          <w:rPr>
            <w:rStyle w:val="a9"/>
            <w:rFonts w:asciiTheme="minorHAnsi" w:hAnsiTheme="minorHAnsi" w:cstheme="minorBidi"/>
            <w:noProof/>
            <w:sz w:val="21"/>
          </w:rPr>
          <w:t>http://www.cisco.com/c/en/us/solutions/collateral/service-provider/visual-networking-index-vni/complete-white-paper-c11-481360.html</w:t>
        </w:r>
      </w:hyperlink>
      <w:r w:rsidR="005F4DB2" w:rsidRPr="005F4DB2">
        <w:rPr>
          <w:noProof/>
        </w:rPr>
        <w:t>.</w:t>
      </w:r>
    </w:p>
    <w:p w14:paraId="705E13ED" w14:textId="77777777" w:rsidR="005F4DB2" w:rsidRPr="005F4DB2" w:rsidRDefault="005F4DB2" w:rsidP="005F4DB2">
      <w:pPr>
        <w:pStyle w:val="EndNoteBibliography"/>
        <w:ind w:left="720" w:hanging="720"/>
        <w:rPr>
          <w:noProof/>
        </w:rPr>
      </w:pPr>
      <w:r w:rsidRPr="005F4DB2">
        <w:rPr>
          <w:noProof/>
        </w:rPr>
        <w:t>2.</w:t>
      </w:r>
      <w:r w:rsidRPr="005F4DB2">
        <w:rPr>
          <w:noProof/>
        </w:rPr>
        <w:tab/>
        <w:t xml:space="preserve">Sodagar, I., </w:t>
      </w:r>
      <w:r w:rsidRPr="005F4DB2">
        <w:rPr>
          <w:i/>
          <w:noProof/>
        </w:rPr>
        <w:t>The mpeg-dash standard for multimedia streaming over the internet.</w:t>
      </w:r>
      <w:r w:rsidRPr="005F4DB2">
        <w:rPr>
          <w:noProof/>
        </w:rPr>
        <w:t xml:space="preserve"> IEEE MultiMedia, 2011. </w:t>
      </w:r>
      <w:r w:rsidRPr="005F4DB2">
        <w:rPr>
          <w:b/>
          <w:noProof/>
        </w:rPr>
        <w:t>18</w:t>
      </w:r>
      <w:r w:rsidRPr="005F4DB2">
        <w:rPr>
          <w:noProof/>
        </w:rPr>
        <w:t>(4): p. 62-67.</w:t>
      </w:r>
    </w:p>
    <w:p w14:paraId="55BCF993" w14:textId="77777777" w:rsidR="005F4DB2" w:rsidRPr="005F4DB2" w:rsidRDefault="005F4DB2" w:rsidP="005F4DB2">
      <w:pPr>
        <w:pStyle w:val="EndNoteBibliography"/>
        <w:ind w:left="720" w:hanging="720"/>
        <w:rPr>
          <w:noProof/>
        </w:rPr>
      </w:pPr>
      <w:r w:rsidRPr="005F4DB2">
        <w:rPr>
          <w:noProof/>
        </w:rPr>
        <w:t>3.</w:t>
      </w:r>
      <w:r w:rsidRPr="005F4DB2">
        <w:rPr>
          <w:noProof/>
        </w:rPr>
        <w:tab/>
        <w:t xml:space="preserve">Saxena, M., U. Sharan, and S. Fahmy. </w:t>
      </w:r>
      <w:r w:rsidRPr="005F4DB2">
        <w:rPr>
          <w:i/>
          <w:noProof/>
        </w:rPr>
        <w:t>Analyzing video services in web 2.0: a global perspective</w:t>
      </w:r>
      <w:r w:rsidRPr="005F4DB2">
        <w:rPr>
          <w:noProof/>
        </w:rPr>
        <w:t xml:space="preserve">. in </w:t>
      </w:r>
      <w:r w:rsidRPr="005F4DB2">
        <w:rPr>
          <w:i/>
          <w:noProof/>
        </w:rPr>
        <w:t>Proceedings of the 18th International Workshop on Network and Operating Systems Support for Digital Audio and Video</w:t>
      </w:r>
      <w:r w:rsidRPr="005F4DB2">
        <w:rPr>
          <w:noProof/>
        </w:rPr>
        <w:t>. 2008. ACM.</w:t>
      </w:r>
    </w:p>
    <w:p w14:paraId="220B3A67" w14:textId="77777777" w:rsidR="005F4DB2" w:rsidRPr="005F4DB2" w:rsidRDefault="005F4DB2" w:rsidP="005F4DB2">
      <w:pPr>
        <w:pStyle w:val="EndNoteBibliography"/>
        <w:ind w:left="720" w:hanging="720"/>
        <w:rPr>
          <w:noProof/>
        </w:rPr>
      </w:pPr>
      <w:r w:rsidRPr="005F4DB2">
        <w:rPr>
          <w:noProof/>
        </w:rPr>
        <w:t>4.</w:t>
      </w:r>
      <w:r w:rsidRPr="005F4DB2">
        <w:rPr>
          <w:noProof/>
        </w:rPr>
        <w:tab/>
        <w:t xml:space="preserve">Adhikari, V.K., S. Jain, and Z.-L. Zhang. </w:t>
      </w:r>
      <w:r w:rsidRPr="005F4DB2">
        <w:rPr>
          <w:i/>
          <w:noProof/>
        </w:rPr>
        <w:t>YouTube traffic dynamics and its interplay with a tier-1 ISP: an ISP perspective</w:t>
      </w:r>
      <w:r w:rsidRPr="005F4DB2">
        <w:rPr>
          <w:noProof/>
        </w:rPr>
        <w:t xml:space="preserve">. in </w:t>
      </w:r>
      <w:r w:rsidRPr="005F4DB2">
        <w:rPr>
          <w:i/>
          <w:noProof/>
        </w:rPr>
        <w:t>Proceedings of the 10th ACM SIGCOMM conference on Internet measurement</w:t>
      </w:r>
      <w:r w:rsidRPr="005F4DB2">
        <w:rPr>
          <w:noProof/>
        </w:rPr>
        <w:t>. 2010. ACM.</w:t>
      </w:r>
    </w:p>
    <w:p w14:paraId="701278F3" w14:textId="77777777" w:rsidR="005F4DB2" w:rsidRPr="005F4DB2" w:rsidRDefault="005F4DB2" w:rsidP="005F4DB2">
      <w:pPr>
        <w:pStyle w:val="EndNoteBibliography"/>
        <w:ind w:left="720" w:hanging="720"/>
        <w:rPr>
          <w:noProof/>
        </w:rPr>
      </w:pPr>
      <w:r w:rsidRPr="005F4DB2">
        <w:rPr>
          <w:noProof/>
        </w:rPr>
        <w:t>5.</w:t>
      </w:r>
      <w:r w:rsidRPr="005F4DB2">
        <w:rPr>
          <w:noProof/>
        </w:rPr>
        <w:tab/>
        <w:t xml:space="preserve">Adhikari, V.K., et al. </w:t>
      </w:r>
      <w:r w:rsidRPr="005F4DB2">
        <w:rPr>
          <w:i/>
          <w:noProof/>
        </w:rPr>
        <w:t>Vivisecting youtube: An active measurement study</w:t>
      </w:r>
      <w:r w:rsidRPr="005F4DB2">
        <w:rPr>
          <w:noProof/>
        </w:rPr>
        <w:t xml:space="preserve">. in </w:t>
      </w:r>
      <w:r w:rsidRPr="005F4DB2">
        <w:rPr>
          <w:i/>
          <w:noProof/>
        </w:rPr>
        <w:t>INFOCOM, 2012 Proceedings IEEE</w:t>
      </w:r>
      <w:r w:rsidRPr="005F4DB2">
        <w:rPr>
          <w:noProof/>
        </w:rPr>
        <w:t>. 2012. IEEE.</w:t>
      </w:r>
    </w:p>
    <w:p w14:paraId="3B7E48A6" w14:textId="77777777" w:rsidR="005F4DB2" w:rsidRPr="005F4DB2" w:rsidRDefault="005F4DB2" w:rsidP="005F4DB2">
      <w:pPr>
        <w:pStyle w:val="EndNoteBibliography"/>
        <w:ind w:left="720" w:hanging="720"/>
        <w:rPr>
          <w:noProof/>
        </w:rPr>
      </w:pPr>
      <w:r w:rsidRPr="005F4DB2">
        <w:rPr>
          <w:noProof/>
        </w:rPr>
        <w:t>6.</w:t>
      </w:r>
      <w:r w:rsidRPr="005F4DB2">
        <w:rPr>
          <w:noProof/>
        </w:rPr>
        <w:tab/>
        <w:t xml:space="preserve">Adhikari, V.K., S. Jain, and Z.-L. Zhang. </w:t>
      </w:r>
      <w:r w:rsidRPr="005F4DB2">
        <w:rPr>
          <w:i/>
          <w:noProof/>
        </w:rPr>
        <w:t>Where do you" tube"? uncovering youtube server selection strategy</w:t>
      </w:r>
      <w:r w:rsidRPr="005F4DB2">
        <w:rPr>
          <w:noProof/>
        </w:rPr>
        <w:t xml:space="preserve">. in </w:t>
      </w:r>
      <w:r w:rsidRPr="005F4DB2">
        <w:rPr>
          <w:i/>
          <w:noProof/>
        </w:rPr>
        <w:t>Computer Communications and Networks (ICCCN), 2011 Proceedings of 20th International Conference on</w:t>
      </w:r>
      <w:r w:rsidRPr="005F4DB2">
        <w:rPr>
          <w:noProof/>
        </w:rPr>
        <w:t>. 2011. IEEE.</w:t>
      </w:r>
    </w:p>
    <w:p w14:paraId="60CCCED2" w14:textId="77777777" w:rsidR="005F4DB2" w:rsidRPr="005F4DB2" w:rsidRDefault="005F4DB2" w:rsidP="005F4DB2">
      <w:pPr>
        <w:pStyle w:val="EndNoteBibliography"/>
        <w:ind w:left="720" w:hanging="720"/>
        <w:rPr>
          <w:noProof/>
        </w:rPr>
      </w:pPr>
      <w:r w:rsidRPr="005F4DB2">
        <w:rPr>
          <w:noProof/>
        </w:rPr>
        <w:t>7.</w:t>
      </w:r>
      <w:r w:rsidRPr="005F4DB2">
        <w:rPr>
          <w:noProof/>
        </w:rPr>
        <w:tab/>
        <w:t xml:space="preserve">Torres, R., et al. </w:t>
      </w:r>
      <w:r w:rsidRPr="005F4DB2">
        <w:rPr>
          <w:i/>
          <w:noProof/>
        </w:rPr>
        <w:t>Dissecting video server selection strategies in the youtube cdn</w:t>
      </w:r>
      <w:r w:rsidRPr="005F4DB2">
        <w:rPr>
          <w:noProof/>
        </w:rPr>
        <w:t xml:space="preserve">. in </w:t>
      </w:r>
      <w:r w:rsidRPr="005F4DB2">
        <w:rPr>
          <w:i/>
          <w:noProof/>
        </w:rPr>
        <w:t>Distributed Computing Systems (ICDCS), 2011 31st International Conference on</w:t>
      </w:r>
      <w:r w:rsidRPr="005F4DB2">
        <w:rPr>
          <w:noProof/>
        </w:rPr>
        <w:t>. 2011. IEEE.</w:t>
      </w:r>
    </w:p>
    <w:p w14:paraId="702BEF29" w14:textId="77777777" w:rsidR="005F4DB2" w:rsidRPr="005F4DB2" w:rsidRDefault="005F4DB2" w:rsidP="005F4DB2">
      <w:pPr>
        <w:pStyle w:val="EndNoteBibliography"/>
        <w:ind w:left="720" w:hanging="720"/>
        <w:rPr>
          <w:noProof/>
        </w:rPr>
      </w:pPr>
      <w:r w:rsidRPr="005F4DB2">
        <w:rPr>
          <w:noProof/>
        </w:rPr>
        <w:t>8.</w:t>
      </w:r>
      <w:r w:rsidRPr="005F4DB2">
        <w:rPr>
          <w:noProof/>
        </w:rPr>
        <w:tab/>
        <w:t xml:space="preserve">Plissonneau, L., E. Biersack, and P. Juluri. </w:t>
      </w:r>
      <w:r w:rsidRPr="005F4DB2">
        <w:rPr>
          <w:i/>
          <w:noProof/>
        </w:rPr>
        <w:t>Analyzing the impact of YouTube delivery policies on user experience</w:t>
      </w:r>
      <w:r w:rsidRPr="005F4DB2">
        <w:rPr>
          <w:noProof/>
        </w:rPr>
        <w:t xml:space="preserve">. in </w:t>
      </w:r>
      <w:r w:rsidRPr="005F4DB2">
        <w:rPr>
          <w:i/>
          <w:noProof/>
        </w:rPr>
        <w:t>Proceedings of the 24th International Teletraffic Congress</w:t>
      </w:r>
      <w:r w:rsidRPr="005F4DB2">
        <w:rPr>
          <w:noProof/>
        </w:rPr>
        <w:t>. 2012. International Teletraffic Congress.</w:t>
      </w:r>
    </w:p>
    <w:p w14:paraId="16F6DC90" w14:textId="77777777" w:rsidR="005F4DB2" w:rsidRPr="005F4DB2" w:rsidRDefault="005F4DB2" w:rsidP="005F4DB2">
      <w:pPr>
        <w:pStyle w:val="EndNoteBibliography"/>
        <w:ind w:left="720" w:hanging="720"/>
        <w:rPr>
          <w:noProof/>
        </w:rPr>
      </w:pPr>
      <w:r w:rsidRPr="005F4DB2">
        <w:rPr>
          <w:noProof/>
        </w:rPr>
        <w:t>9.</w:t>
      </w:r>
      <w:r w:rsidRPr="005F4DB2">
        <w:rPr>
          <w:noProof/>
        </w:rPr>
        <w:tab/>
        <w:t xml:space="preserve">Korczyński, M. and A. Duda. </w:t>
      </w:r>
      <w:r w:rsidRPr="005F4DB2">
        <w:rPr>
          <w:i/>
          <w:noProof/>
        </w:rPr>
        <w:t>Classifying service flows in the encrypted skype traffic</w:t>
      </w:r>
      <w:r w:rsidRPr="005F4DB2">
        <w:rPr>
          <w:noProof/>
        </w:rPr>
        <w:t xml:space="preserve">. in </w:t>
      </w:r>
      <w:r w:rsidRPr="005F4DB2">
        <w:rPr>
          <w:i/>
          <w:noProof/>
        </w:rPr>
        <w:t>Communications (ICC), 2012 IEEE International Conference on</w:t>
      </w:r>
      <w:r w:rsidRPr="005F4DB2">
        <w:rPr>
          <w:noProof/>
        </w:rPr>
        <w:t>. 2012. IEEE.</w:t>
      </w:r>
    </w:p>
    <w:p w14:paraId="2CAEB6B7" w14:textId="77777777" w:rsidR="005F4DB2" w:rsidRPr="005F4DB2" w:rsidRDefault="005F4DB2" w:rsidP="005F4DB2">
      <w:pPr>
        <w:pStyle w:val="EndNoteBibliography"/>
        <w:ind w:left="720" w:hanging="720"/>
        <w:rPr>
          <w:noProof/>
        </w:rPr>
      </w:pPr>
      <w:r w:rsidRPr="005F4DB2">
        <w:rPr>
          <w:noProof/>
        </w:rPr>
        <w:t>10.</w:t>
      </w:r>
      <w:r w:rsidRPr="005F4DB2">
        <w:rPr>
          <w:noProof/>
        </w:rPr>
        <w:tab/>
        <w:t xml:space="preserve">Chu, W., et al. </w:t>
      </w:r>
      <w:r w:rsidRPr="005F4DB2">
        <w:rPr>
          <w:i/>
          <w:noProof/>
        </w:rPr>
        <w:t>Protect sensitive sites from phishing attacks using features extractable from inaccessible phishing URLs</w:t>
      </w:r>
      <w:r w:rsidRPr="005F4DB2">
        <w:rPr>
          <w:noProof/>
        </w:rPr>
        <w:t xml:space="preserve">. in </w:t>
      </w:r>
      <w:r w:rsidRPr="005F4DB2">
        <w:rPr>
          <w:i/>
          <w:noProof/>
        </w:rPr>
        <w:t>Communications (ICC), 2013 IEEE International Conference on</w:t>
      </w:r>
      <w:r w:rsidRPr="005F4DB2">
        <w:rPr>
          <w:noProof/>
        </w:rPr>
        <w:t>. 2013. IEEE.</w:t>
      </w:r>
    </w:p>
    <w:p w14:paraId="6F54CD5E" w14:textId="77777777" w:rsidR="005F4DB2" w:rsidRPr="005F4DB2" w:rsidRDefault="005F4DB2" w:rsidP="005F4DB2">
      <w:pPr>
        <w:pStyle w:val="EndNoteBibliography"/>
        <w:ind w:left="720" w:hanging="720"/>
        <w:rPr>
          <w:noProof/>
        </w:rPr>
      </w:pPr>
      <w:r w:rsidRPr="005F4DB2">
        <w:rPr>
          <w:noProof/>
        </w:rPr>
        <w:t>11.</w:t>
      </w:r>
      <w:r w:rsidRPr="005F4DB2">
        <w:rPr>
          <w:noProof/>
        </w:rPr>
        <w:tab/>
        <w:t xml:space="preserve">Chaudhary, V. and A. Sureka. </w:t>
      </w:r>
      <w:r w:rsidRPr="005F4DB2">
        <w:rPr>
          <w:i/>
          <w:noProof/>
        </w:rPr>
        <w:t>Contextual feature based one-class classifier approach for detecting video response spam on youtube</w:t>
      </w:r>
      <w:r w:rsidRPr="005F4DB2">
        <w:rPr>
          <w:noProof/>
        </w:rPr>
        <w:t xml:space="preserve">. in </w:t>
      </w:r>
      <w:r w:rsidRPr="005F4DB2">
        <w:rPr>
          <w:i/>
          <w:noProof/>
        </w:rPr>
        <w:t>Privacy, Security and Trust (PST), 2013 Eleventh Annual International Conference on</w:t>
      </w:r>
      <w:r w:rsidRPr="005F4DB2">
        <w:rPr>
          <w:noProof/>
        </w:rPr>
        <w:t>. 2013. IEEE.</w:t>
      </w:r>
    </w:p>
    <w:p w14:paraId="5553821C" w14:textId="77777777" w:rsidR="005F4DB2" w:rsidRPr="005F4DB2" w:rsidRDefault="005F4DB2" w:rsidP="005F4DB2">
      <w:pPr>
        <w:pStyle w:val="EndNoteBibliography"/>
        <w:ind w:left="720" w:hanging="720"/>
        <w:rPr>
          <w:noProof/>
        </w:rPr>
      </w:pPr>
      <w:r w:rsidRPr="005F4DB2">
        <w:rPr>
          <w:noProof/>
        </w:rPr>
        <w:t>12.</w:t>
      </w:r>
      <w:r w:rsidRPr="005F4DB2">
        <w:rPr>
          <w:noProof/>
        </w:rPr>
        <w:tab/>
        <w:t xml:space="preserve">Erman, J., et al. </w:t>
      </w:r>
      <w:r w:rsidRPr="005F4DB2">
        <w:rPr>
          <w:i/>
          <w:noProof/>
        </w:rPr>
        <w:t>Over the top video: the gorilla in cellular networks</w:t>
      </w:r>
      <w:r w:rsidRPr="005F4DB2">
        <w:rPr>
          <w:noProof/>
        </w:rPr>
        <w:t xml:space="preserve">. in </w:t>
      </w:r>
      <w:r w:rsidRPr="005F4DB2">
        <w:rPr>
          <w:i/>
          <w:noProof/>
        </w:rPr>
        <w:lastRenderedPageBreak/>
        <w:t>Proceedings of the 2011 ACM SIGCOMM conference on Internet measurement conference</w:t>
      </w:r>
      <w:r w:rsidRPr="005F4DB2">
        <w:rPr>
          <w:noProof/>
        </w:rPr>
        <w:t>. 2011. ACM.</w:t>
      </w:r>
    </w:p>
    <w:p w14:paraId="1B4CB5DE" w14:textId="77777777" w:rsidR="005F4DB2" w:rsidRPr="005F4DB2" w:rsidRDefault="005F4DB2" w:rsidP="005F4DB2">
      <w:pPr>
        <w:pStyle w:val="EndNoteBibliography"/>
        <w:ind w:left="720" w:hanging="720"/>
        <w:rPr>
          <w:noProof/>
        </w:rPr>
      </w:pPr>
      <w:r w:rsidRPr="005F4DB2">
        <w:rPr>
          <w:noProof/>
        </w:rPr>
        <w:t>13.</w:t>
      </w:r>
      <w:r w:rsidRPr="005F4DB2">
        <w:rPr>
          <w:noProof/>
        </w:rPr>
        <w:tab/>
        <w:t xml:space="preserve">Ramos-Muñoz, J.J., et al., </w:t>
      </w:r>
      <w:r w:rsidRPr="005F4DB2">
        <w:rPr>
          <w:i/>
          <w:noProof/>
        </w:rPr>
        <w:t>Characteristics of mobile youtube traffic.</w:t>
      </w:r>
      <w:r w:rsidRPr="005F4DB2">
        <w:rPr>
          <w:noProof/>
        </w:rPr>
        <w:t xml:space="preserve"> IEEE Wireless Communications, 2014. </w:t>
      </w:r>
      <w:r w:rsidRPr="005F4DB2">
        <w:rPr>
          <w:b/>
          <w:noProof/>
        </w:rPr>
        <w:t>21</w:t>
      </w:r>
      <w:r w:rsidRPr="005F4DB2">
        <w:rPr>
          <w:noProof/>
        </w:rPr>
        <w:t>(1): p. 18-25.</w:t>
      </w:r>
    </w:p>
    <w:p w14:paraId="4A344F12" w14:textId="77777777" w:rsidR="005F4DB2" w:rsidRPr="005F4DB2" w:rsidRDefault="005F4DB2" w:rsidP="005F4DB2">
      <w:pPr>
        <w:pStyle w:val="EndNoteBibliography"/>
        <w:ind w:left="720" w:hanging="720"/>
        <w:rPr>
          <w:noProof/>
        </w:rPr>
      </w:pPr>
      <w:r w:rsidRPr="005F4DB2">
        <w:rPr>
          <w:noProof/>
        </w:rPr>
        <w:t>14.</w:t>
      </w:r>
      <w:r w:rsidRPr="005F4DB2">
        <w:rPr>
          <w:noProof/>
        </w:rPr>
        <w:tab/>
        <w:t xml:space="preserve">Yu, H., et al. </w:t>
      </w:r>
      <w:r w:rsidRPr="005F4DB2">
        <w:rPr>
          <w:i/>
          <w:noProof/>
        </w:rPr>
        <w:t>Understanding user behavior in large-scale video-on-demand systems</w:t>
      </w:r>
      <w:r w:rsidRPr="005F4DB2">
        <w:rPr>
          <w:noProof/>
        </w:rPr>
        <w:t xml:space="preserve">. in </w:t>
      </w:r>
      <w:r w:rsidRPr="005F4DB2">
        <w:rPr>
          <w:i/>
          <w:noProof/>
        </w:rPr>
        <w:t>ACM SIGOPS Operating Systems Review</w:t>
      </w:r>
      <w:r w:rsidRPr="005F4DB2">
        <w:rPr>
          <w:noProof/>
        </w:rPr>
        <w:t>. 2006. ACM.</w:t>
      </w:r>
    </w:p>
    <w:p w14:paraId="1418D971" w14:textId="77777777" w:rsidR="005F4DB2" w:rsidRPr="005F4DB2" w:rsidRDefault="005F4DB2" w:rsidP="005F4DB2">
      <w:pPr>
        <w:pStyle w:val="EndNoteBibliography"/>
        <w:ind w:left="720" w:hanging="720"/>
        <w:rPr>
          <w:noProof/>
        </w:rPr>
      </w:pPr>
      <w:r w:rsidRPr="005F4DB2">
        <w:rPr>
          <w:noProof/>
        </w:rPr>
        <w:t>15.</w:t>
      </w:r>
      <w:r w:rsidRPr="005F4DB2">
        <w:rPr>
          <w:noProof/>
        </w:rPr>
        <w:tab/>
        <w:t xml:space="preserve">Gill, P., et al. </w:t>
      </w:r>
      <w:r w:rsidRPr="005F4DB2">
        <w:rPr>
          <w:i/>
          <w:noProof/>
        </w:rPr>
        <w:t>Youtube traffic characterization: a view from the edge</w:t>
      </w:r>
      <w:r w:rsidRPr="005F4DB2">
        <w:rPr>
          <w:noProof/>
        </w:rPr>
        <w:t xml:space="preserve">. in </w:t>
      </w:r>
      <w:r w:rsidRPr="005F4DB2">
        <w:rPr>
          <w:i/>
          <w:noProof/>
        </w:rPr>
        <w:t>Proceedings of the 7th ACM SIGCOMM conference on Internet measurement</w:t>
      </w:r>
      <w:r w:rsidRPr="005F4DB2">
        <w:rPr>
          <w:noProof/>
        </w:rPr>
        <w:t>. 2007. ACM.</w:t>
      </w:r>
    </w:p>
    <w:p w14:paraId="69BF51F2" w14:textId="77777777" w:rsidR="005F4DB2" w:rsidRPr="005F4DB2" w:rsidRDefault="005F4DB2" w:rsidP="005F4DB2">
      <w:pPr>
        <w:pStyle w:val="EndNoteBibliography"/>
        <w:ind w:left="720" w:hanging="720"/>
        <w:rPr>
          <w:noProof/>
        </w:rPr>
      </w:pPr>
      <w:r w:rsidRPr="005F4DB2">
        <w:rPr>
          <w:noProof/>
        </w:rPr>
        <w:t>16.</w:t>
      </w:r>
      <w:r w:rsidRPr="005F4DB2">
        <w:rPr>
          <w:noProof/>
        </w:rPr>
        <w:tab/>
        <w:t xml:space="preserve">Zink, M., et al., </w:t>
      </w:r>
      <w:r w:rsidRPr="005F4DB2">
        <w:rPr>
          <w:i/>
          <w:noProof/>
        </w:rPr>
        <w:t>Characteristics of YouTube network traffic at a campus network–measurements, models, and implications.</w:t>
      </w:r>
      <w:r w:rsidRPr="005F4DB2">
        <w:rPr>
          <w:noProof/>
        </w:rPr>
        <w:t xml:space="preserve"> Computer networks, 2009. </w:t>
      </w:r>
      <w:r w:rsidRPr="005F4DB2">
        <w:rPr>
          <w:b/>
          <w:noProof/>
        </w:rPr>
        <w:t>53</w:t>
      </w:r>
      <w:r w:rsidRPr="005F4DB2">
        <w:rPr>
          <w:noProof/>
        </w:rPr>
        <w:t>(4): p. 501-514.</w:t>
      </w:r>
    </w:p>
    <w:p w14:paraId="0BDACBC2" w14:textId="77777777" w:rsidR="005F4DB2" w:rsidRPr="005F4DB2" w:rsidRDefault="005F4DB2" w:rsidP="005F4DB2">
      <w:pPr>
        <w:pStyle w:val="EndNoteBibliography"/>
        <w:ind w:left="720" w:hanging="720"/>
        <w:rPr>
          <w:noProof/>
        </w:rPr>
      </w:pPr>
      <w:r w:rsidRPr="005F4DB2">
        <w:rPr>
          <w:noProof/>
        </w:rPr>
        <w:t>17.</w:t>
      </w:r>
      <w:r w:rsidRPr="005F4DB2">
        <w:rPr>
          <w:noProof/>
        </w:rPr>
        <w:tab/>
        <w:t xml:space="preserve">Arvidsson, A., et al. </w:t>
      </w:r>
      <w:r w:rsidRPr="005F4DB2">
        <w:rPr>
          <w:i/>
          <w:noProof/>
        </w:rPr>
        <w:t>Analysis of user demand patterns and locality for youtube traffic</w:t>
      </w:r>
      <w:r w:rsidRPr="005F4DB2">
        <w:rPr>
          <w:noProof/>
        </w:rPr>
        <w:t xml:space="preserve">. in </w:t>
      </w:r>
      <w:r w:rsidRPr="005F4DB2">
        <w:rPr>
          <w:i/>
          <w:noProof/>
        </w:rPr>
        <w:t>Teletraffic Congress (ITC), 2013 25th International</w:t>
      </w:r>
      <w:r w:rsidRPr="005F4DB2">
        <w:rPr>
          <w:noProof/>
        </w:rPr>
        <w:t>. 2013. IEEE.</w:t>
      </w:r>
    </w:p>
    <w:p w14:paraId="76D466DD" w14:textId="77777777" w:rsidR="005F4DB2" w:rsidRPr="005F4DB2" w:rsidRDefault="005F4DB2" w:rsidP="005F4DB2">
      <w:pPr>
        <w:pStyle w:val="EndNoteBibliography"/>
        <w:ind w:left="720" w:hanging="720"/>
        <w:rPr>
          <w:noProof/>
        </w:rPr>
      </w:pPr>
      <w:r w:rsidRPr="005F4DB2">
        <w:rPr>
          <w:noProof/>
        </w:rPr>
        <w:t>18.</w:t>
      </w:r>
      <w:r w:rsidRPr="005F4DB2">
        <w:rPr>
          <w:noProof/>
        </w:rPr>
        <w:tab/>
        <w:t xml:space="preserve">Casas, P., et al. </w:t>
      </w:r>
      <w:r w:rsidRPr="005F4DB2">
        <w:rPr>
          <w:i/>
          <w:noProof/>
        </w:rPr>
        <w:t>YouTube all around: Characterizing YouTube from mobile and fixed-line network vantage points</w:t>
      </w:r>
      <w:r w:rsidRPr="005F4DB2">
        <w:rPr>
          <w:noProof/>
        </w:rPr>
        <w:t xml:space="preserve">. in </w:t>
      </w:r>
      <w:r w:rsidRPr="005F4DB2">
        <w:rPr>
          <w:i/>
          <w:noProof/>
        </w:rPr>
        <w:t>Networks and Communications (EuCNC), 2014 European Conference on</w:t>
      </w:r>
      <w:r w:rsidRPr="005F4DB2">
        <w:rPr>
          <w:noProof/>
        </w:rPr>
        <w:t>. 2014. IEEE.</w:t>
      </w:r>
    </w:p>
    <w:p w14:paraId="04CD368B" w14:textId="77777777" w:rsidR="005F4DB2" w:rsidRPr="005F4DB2" w:rsidRDefault="005F4DB2" w:rsidP="005F4DB2">
      <w:pPr>
        <w:pStyle w:val="EndNoteBibliography"/>
        <w:ind w:left="720" w:hanging="720"/>
        <w:rPr>
          <w:noProof/>
        </w:rPr>
      </w:pPr>
      <w:r w:rsidRPr="005F4DB2">
        <w:rPr>
          <w:noProof/>
        </w:rPr>
        <w:t>19.</w:t>
      </w:r>
      <w:r w:rsidRPr="005F4DB2">
        <w:rPr>
          <w:noProof/>
        </w:rPr>
        <w:tab/>
        <w:t xml:space="preserve">Li, Z., et al. </w:t>
      </w:r>
      <w:r w:rsidRPr="005F4DB2">
        <w:rPr>
          <w:i/>
          <w:noProof/>
        </w:rPr>
        <w:t>User behavior characterization of a large-scale mobile live streaming system</w:t>
      </w:r>
      <w:r w:rsidRPr="005F4DB2">
        <w:rPr>
          <w:noProof/>
        </w:rPr>
        <w:t xml:space="preserve">. in </w:t>
      </w:r>
      <w:r w:rsidRPr="005F4DB2">
        <w:rPr>
          <w:i/>
          <w:noProof/>
        </w:rPr>
        <w:t>Proceedings of the 24th International Conference on World Wide Web</w:t>
      </w:r>
      <w:r w:rsidRPr="005F4DB2">
        <w:rPr>
          <w:noProof/>
        </w:rPr>
        <w:t>. 2015. ACM.</w:t>
      </w:r>
    </w:p>
    <w:p w14:paraId="02058083" w14:textId="00529E82" w:rsidR="005F4DB2" w:rsidRPr="005F4DB2" w:rsidRDefault="005F4DB2" w:rsidP="005F4DB2">
      <w:pPr>
        <w:pStyle w:val="EndNoteBibliography"/>
        <w:ind w:left="720" w:hanging="720"/>
        <w:rPr>
          <w:noProof/>
        </w:rPr>
      </w:pPr>
      <w:r w:rsidRPr="005F4DB2">
        <w:rPr>
          <w:noProof/>
        </w:rPr>
        <w:t>20.</w:t>
      </w:r>
      <w:r w:rsidRPr="005F4DB2">
        <w:rPr>
          <w:noProof/>
        </w:rPr>
        <w:tab/>
        <w:t xml:space="preserve">Apache. </w:t>
      </w:r>
      <w:r w:rsidRPr="005F4DB2">
        <w:rPr>
          <w:i/>
          <w:noProof/>
        </w:rPr>
        <w:t>Apache Hadoop</w:t>
      </w:r>
      <w:r w:rsidRPr="005F4DB2">
        <w:rPr>
          <w:noProof/>
        </w:rPr>
        <w:t xml:space="preserve">. Available from: </w:t>
      </w:r>
      <w:hyperlink r:id="rId37" w:history="1">
        <w:r w:rsidRPr="005F4DB2">
          <w:rPr>
            <w:rStyle w:val="a9"/>
            <w:rFonts w:asciiTheme="minorHAnsi" w:hAnsiTheme="minorHAnsi" w:cstheme="minorBidi"/>
            <w:noProof/>
            <w:sz w:val="21"/>
          </w:rPr>
          <w:t>https://hadoop.apache.org/</w:t>
        </w:r>
      </w:hyperlink>
      <w:r w:rsidRPr="005F4DB2">
        <w:rPr>
          <w:noProof/>
        </w:rPr>
        <w:t>.</w:t>
      </w:r>
    </w:p>
    <w:p w14:paraId="2C25BA1F" w14:textId="77777777" w:rsidR="005F4DB2" w:rsidRPr="005F4DB2" w:rsidRDefault="005F4DB2" w:rsidP="005F4DB2">
      <w:pPr>
        <w:pStyle w:val="EndNoteBibliography"/>
        <w:ind w:left="720" w:hanging="720"/>
        <w:rPr>
          <w:noProof/>
        </w:rPr>
      </w:pPr>
      <w:r w:rsidRPr="005F4DB2">
        <w:rPr>
          <w:noProof/>
        </w:rPr>
        <w:t>21.</w:t>
      </w:r>
      <w:r w:rsidRPr="005F4DB2">
        <w:rPr>
          <w:noProof/>
        </w:rPr>
        <w:tab/>
        <w:t xml:space="preserve">Lorenz, M.O., </w:t>
      </w:r>
      <w:r w:rsidRPr="005F4DB2">
        <w:rPr>
          <w:i/>
          <w:noProof/>
        </w:rPr>
        <w:t>Methods of measuring the concentration of wealth.</w:t>
      </w:r>
      <w:r w:rsidRPr="005F4DB2">
        <w:rPr>
          <w:noProof/>
        </w:rPr>
        <w:t xml:space="preserve"> Publications of the American statistical association, 1905. </w:t>
      </w:r>
      <w:r w:rsidRPr="005F4DB2">
        <w:rPr>
          <w:b/>
          <w:noProof/>
        </w:rPr>
        <w:t>9</w:t>
      </w:r>
      <w:r w:rsidRPr="005F4DB2">
        <w:rPr>
          <w:noProof/>
        </w:rPr>
        <w:t>(70): p. 209-219.</w:t>
      </w:r>
    </w:p>
    <w:p w14:paraId="538D203D" w14:textId="77777777" w:rsidR="005F4DB2" w:rsidRPr="005F4DB2" w:rsidRDefault="005F4DB2" w:rsidP="005F4DB2">
      <w:pPr>
        <w:pStyle w:val="EndNoteBibliography"/>
        <w:ind w:left="720" w:hanging="720"/>
        <w:rPr>
          <w:noProof/>
        </w:rPr>
      </w:pPr>
      <w:r w:rsidRPr="005F4DB2">
        <w:rPr>
          <w:noProof/>
        </w:rPr>
        <w:t>22.</w:t>
      </w:r>
      <w:r w:rsidRPr="005F4DB2">
        <w:rPr>
          <w:noProof/>
        </w:rPr>
        <w:tab/>
        <w:t xml:space="preserve">Louail, T., et al., </w:t>
      </w:r>
      <w:r w:rsidRPr="005F4DB2">
        <w:rPr>
          <w:i/>
          <w:noProof/>
        </w:rPr>
        <w:t>From mobile phone data to the spatial structure of cities.</w:t>
      </w:r>
      <w:r w:rsidRPr="005F4DB2">
        <w:rPr>
          <w:noProof/>
        </w:rPr>
        <w:t xml:space="preserve"> arXiv preprint arXiv:1401.4540, 2014.</w:t>
      </w:r>
    </w:p>
    <w:p w14:paraId="6A5EF7FE" w14:textId="77777777" w:rsidR="005F4DB2" w:rsidRPr="005F4DB2" w:rsidRDefault="005F4DB2" w:rsidP="005F4DB2">
      <w:pPr>
        <w:pStyle w:val="EndNoteBibliography"/>
        <w:ind w:left="720" w:hanging="720"/>
        <w:rPr>
          <w:noProof/>
        </w:rPr>
      </w:pPr>
      <w:r w:rsidRPr="005F4DB2">
        <w:rPr>
          <w:noProof/>
        </w:rPr>
        <w:t>23.</w:t>
      </w:r>
      <w:r w:rsidRPr="005F4DB2">
        <w:rPr>
          <w:noProof/>
        </w:rPr>
        <w:tab/>
        <w:t xml:space="preserve">Lomax, K., </w:t>
      </w:r>
      <w:r w:rsidRPr="005F4DB2">
        <w:rPr>
          <w:i/>
          <w:noProof/>
        </w:rPr>
        <w:t>Business failures: Another example of the analysis of failure data.</w:t>
      </w:r>
      <w:r w:rsidRPr="005F4DB2">
        <w:rPr>
          <w:noProof/>
        </w:rPr>
        <w:t xml:space="preserve"> Journal of the American Statistical Association, 1954. </w:t>
      </w:r>
      <w:r w:rsidRPr="005F4DB2">
        <w:rPr>
          <w:b/>
          <w:noProof/>
        </w:rPr>
        <w:t>49</w:t>
      </w:r>
      <w:r w:rsidRPr="005F4DB2">
        <w:rPr>
          <w:noProof/>
        </w:rPr>
        <w:t>(268): p. 847-852.</w:t>
      </w:r>
    </w:p>
    <w:p w14:paraId="3E18DE3B" w14:textId="77777777" w:rsidR="005F4DB2" w:rsidRPr="005F4DB2" w:rsidRDefault="005F4DB2" w:rsidP="005F4DB2">
      <w:pPr>
        <w:pStyle w:val="EndNoteBibliography"/>
        <w:ind w:left="720" w:hanging="720"/>
        <w:rPr>
          <w:noProof/>
        </w:rPr>
      </w:pPr>
      <w:r w:rsidRPr="005F4DB2">
        <w:rPr>
          <w:noProof/>
        </w:rPr>
        <w:t>24.</w:t>
      </w:r>
      <w:r w:rsidRPr="005F4DB2">
        <w:rPr>
          <w:noProof/>
        </w:rPr>
        <w:tab/>
        <w:t xml:space="preserve">Cha, M., et al. </w:t>
      </w:r>
      <w:r w:rsidRPr="005F4DB2">
        <w:rPr>
          <w:i/>
          <w:noProof/>
        </w:rPr>
        <w:t>I tube, you tube, everybody tubes: analyzing the world's largest user generated content video system</w:t>
      </w:r>
      <w:r w:rsidRPr="005F4DB2">
        <w:rPr>
          <w:noProof/>
        </w:rPr>
        <w:t xml:space="preserve">. in </w:t>
      </w:r>
      <w:r w:rsidRPr="005F4DB2">
        <w:rPr>
          <w:i/>
          <w:noProof/>
        </w:rPr>
        <w:t>Proceedings of the 7th ACM SIGCOMM conference on Internet measurement</w:t>
      </w:r>
      <w:r w:rsidRPr="005F4DB2">
        <w:rPr>
          <w:noProof/>
        </w:rPr>
        <w:t>. 2007. ACM.</w:t>
      </w:r>
    </w:p>
    <w:p w14:paraId="16F418A2" w14:textId="783C586A"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A62FE"/>
    <w:rsid w:val="0000000D"/>
    <w:rsid w:val="00001055"/>
    <w:rsid w:val="00001871"/>
    <w:rsid w:val="0000311C"/>
    <w:rsid w:val="000045CF"/>
    <w:rsid w:val="000050ED"/>
    <w:rsid w:val="00005462"/>
    <w:rsid w:val="00005AE3"/>
    <w:rsid w:val="00006384"/>
    <w:rsid w:val="00007DF7"/>
    <w:rsid w:val="000101D0"/>
    <w:rsid w:val="0001050E"/>
    <w:rsid w:val="00012890"/>
    <w:rsid w:val="00012CCA"/>
    <w:rsid w:val="00015671"/>
    <w:rsid w:val="000158E8"/>
    <w:rsid w:val="000164C8"/>
    <w:rsid w:val="00016E4C"/>
    <w:rsid w:val="000170EC"/>
    <w:rsid w:val="00017182"/>
    <w:rsid w:val="00020937"/>
    <w:rsid w:val="000222F3"/>
    <w:rsid w:val="000227B7"/>
    <w:rsid w:val="00022B7F"/>
    <w:rsid w:val="0002319C"/>
    <w:rsid w:val="00023424"/>
    <w:rsid w:val="00023A83"/>
    <w:rsid w:val="00023ACE"/>
    <w:rsid w:val="00025813"/>
    <w:rsid w:val="000262A4"/>
    <w:rsid w:val="000315A3"/>
    <w:rsid w:val="000325B9"/>
    <w:rsid w:val="0003364E"/>
    <w:rsid w:val="00037170"/>
    <w:rsid w:val="000405C2"/>
    <w:rsid w:val="00040884"/>
    <w:rsid w:val="0004235D"/>
    <w:rsid w:val="00042F26"/>
    <w:rsid w:val="0004677D"/>
    <w:rsid w:val="0004692D"/>
    <w:rsid w:val="00046DA7"/>
    <w:rsid w:val="000501AF"/>
    <w:rsid w:val="00050C40"/>
    <w:rsid w:val="00051064"/>
    <w:rsid w:val="0005142F"/>
    <w:rsid w:val="000520F8"/>
    <w:rsid w:val="000533F1"/>
    <w:rsid w:val="00054CC9"/>
    <w:rsid w:val="00056A75"/>
    <w:rsid w:val="000574EA"/>
    <w:rsid w:val="0006146C"/>
    <w:rsid w:val="0006357B"/>
    <w:rsid w:val="00063620"/>
    <w:rsid w:val="00064583"/>
    <w:rsid w:val="000645FD"/>
    <w:rsid w:val="00064776"/>
    <w:rsid w:val="000654BB"/>
    <w:rsid w:val="0006618C"/>
    <w:rsid w:val="00066C1D"/>
    <w:rsid w:val="00066DF1"/>
    <w:rsid w:val="00067AF7"/>
    <w:rsid w:val="000705E7"/>
    <w:rsid w:val="000712A0"/>
    <w:rsid w:val="00071DF8"/>
    <w:rsid w:val="000729D4"/>
    <w:rsid w:val="00072FDB"/>
    <w:rsid w:val="00080906"/>
    <w:rsid w:val="00081C23"/>
    <w:rsid w:val="00087118"/>
    <w:rsid w:val="00087DBF"/>
    <w:rsid w:val="00093CB8"/>
    <w:rsid w:val="000943A4"/>
    <w:rsid w:val="0009470A"/>
    <w:rsid w:val="000955D4"/>
    <w:rsid w:val="00097DF2"/>
    <w:rsid w:val="000A10C8"/>
    <w:rsid w:val="000A13EB"/>
    <w:rsid w:val="000A30D4"/>
    <w:rsid w:val="000A3638"/>
    <w:rsid w:val="000A4642"/>
    <w:rsid w:val="000A5268"/>
    <w:rsid w:val="000A551F"/>
    <w:rsid w:val="000A77F9"/>
    <w:rsid w:val="000B018F"/>
    <w:rsid w:val="000B0A0E"/>
    <w:rsid w:val="000B0B37"/>
    <w:rsid w:val="000B1FA2"/>
    <w:rsid w:val="000B20F1"/>
    <w:rsid w:val="000B3BAA"/>
    <w:rsid w:val="000B5942"/>
    <w:rsid w:val="000B5B0A"/>
    <w:rsid w:val="000B646B"/>
    <w:rsid w:val="000B77CD"/>
    <w:rsid w:val="000B7A20"/>
    <w:rsid w:val="000C188D"/>
    <w:rsid w:val="000C308F"/>
    <w:rsid w:val="000C4742"/>
    <w:rsid w:val="000C4CAE"/>
    <w:rsid w:val="000C5393"/>
    <w:rsid w:val="000C596B"/>
    <w:rsid w:val="000C65A2"/>
    <w:rsid w:val="000C6944"/>
    <w:rsid w:val="000C696C"/>
    <w:rsid w:val="000C6CBC"/>
    <w:rsid w:val="000D0944"/>
    <w:rsid w:val="000D15C6"/>
    <w:rsid w:val="000D1A8B"/>
    <w:rsid w:val="000D27F7"/>
    <w:rsid w:val="000D39EF"/>
    <w:rsid w:val="000D3D1D"/>
    <w:rsid w:val="000D4039"/>
    <w:rsid w:val="000D6BAE"/>
    <w:rsid w:val="000D6EE0"/>
    <w:rsid w:val="000E296B"/>
    <w:rsid w:val="000E2F2D"/>
    <w:rsid w:val="000E3A49"/>
    <w:rsid w:val="000E4D6C"/>
    <w:rsid w:val="000E5D83"/>
    <w:rsid w:val="000E65A0"/>
    <w:rsid w:val="000E674C"/>
    <w:rsid w:val="000E707F"/>
    <w:rsid w:val="000E7C0B"/>
    <w:rsid w:val="000F0B24"/>
    <w:rsid w:val="000F123A"/>
    <w:rsid w:val="000F2152"/>
    <w:rsid w:val="000F2F37"/>
    <w:rsid w:val="000F35A9"/>
    <w:rsid w:val="000F4641"/>
    <w:rsid w:val="000F5275"/>
    <w:rsid w:val="000F60EF"/>
    <w:rsid w:val="000F69C1"/>
    <w:rsid w:val="000F7E19"/>
    <w:rsid w:val="001005E4"/>
    <w:rsid w:val="0010176F"/>
    <w:rsid w:val="001047E0"/>
    <w:rsid w:val="0010496D"/>
    <w:rsid w:val="00104E6B"/>
    <w:rsid w:val="001050A0"/>
    <w:rsid w:val="00105B22"/>
    <w:rsid w:val="00105D0B"/>
    <w:rsid w:val="0010605B"/>
    <w:rsid w:val="00106CD9"/>
    <w:rsid w:val="00107676"/>
    <w:rsid w:val="001123E9"/>
    <w:rsid w:val="00112FED"/>
    <w:rsid w:val="00113586"/>
    <w:rsid w:val="001139FC"/>
    <w:rsid w:val="00113DAF"/>
    <w:rsid w:val="001143BC"/>
    <w:rsid w:val="0011449A"/>
    <w:rsid w:val="001162DB"/>
    <w:rsid w:val="0011698A"/>
    <w:rsid w:val="00117F13"/>
    <w:rsid w:val="00121567"/>
    <w:rsid w:val="001223B4"/>
    <w:rsid w:val="00122919"/>
    <w:rsid w:val="00122B4D"/>
    <w:rsid w:val="00123AD6"/>
    <w:rsid w:val="001252D6"/>
    <w:rsid w:val="001253BA"/>
    <w:rsid w:val="00125C2B"/>
    <w:rsid w:val="0012676B"/>
    <w:rsid w:val="00127C52"/>
    <w:rsid w:val="0013082A"/>
    <w:rsid w:val="00132267"/>
    <w:rsid w:val="00135000"/>
    <w:rsid w:val="001350E6"/>
    <w:rsid w:val="00137580"/>
    <w:rsid w:val="00137D2E"/>
    <w:rsid w:val="00140DAA"/>
    <w:rsid w:val="001411CE"/>
    <w:rsid w:val="00141ABC"/>
    <w:rsid w:val="00141C30"/>
    <w:rsid w:val="001423AD"/>
    <w:rsid w:val="00142539"/>
    <w:rsid w:val="00142759"/>
    <w:rsid w:val="00142A3A"/>
    <w:rsid w:val="00142F37"/>
    <w:rsid w:val="00143153"/>
    <w:rsid w:val="0014327A"/>
    <w:rsid w:val="00143C35"/>
    <w:rsid w:val="00144BE2"/>
    <w:rsid w:val="00144CE2"/>
    <w:rsid w:val="001466CD"/>
    <w:rsid w:val="0014702A"/>
    <w:rsid w:val="00156FE0"/>
    <w:rsid w:val="00157154"/>
    <w:rsid w:val="00160348"/>
    <w:rsid w:val="00162743"/>
    <w:rsid w:val="00162E4B"/>
    <w:rsid w:val="00164DB8"/>
    <w:rsid w:val="001654B0"/>
    <w:rsid w:val="00165C08"/>
    <w:rsid w:val="00165E7C"/>
    <w:rsid w:val="0016713C"/>
    <w:rsid w:val="00167C1C"/>
    <w:rsid w:val="00167FE7"/>
    <w:rsid w:val="00170193"/>
    <w:rsid w:val="0017054C"/>
    <w:rsid w:val="00170937"/>
    <w:rsid w:val="00170944"/>
    <w:rsid w:val="00170F50"/>
    <w:rsid w:val="00171403"/>
    <w:rsid w:val="0017240B"/>
    <w:rsid w:val="00172B09"/>
    <w:rsid w:val="0017325B"/>
    <w:rsid w:val="0017375E"/>
    <w:rsid w:val="0017462E"/>
    <w:rsid w:val="00177775"/>
    <w:rsid w:val="001805F6"/>
    <w:rsid w:val="00180618"/>
    <w:rsid w:val="001824B8"/>
    <w:rsid w:val="00182652"/>
    <w:rsid w:val="00182DDC"/>
    <w:rsid w:val="00183849"/>
    <w:rsid w:val="00183BD2"/>
    <w:rsid w:val="0018606C"/>
    <w:rsid w:val="001863A7"/>
    <w:rsid w:val="00186E0F"/>
    <w:rsid w:val="00186F5C"/>
    <w:rsid w:val="0019092C"/>
    <w:rsid w:val="00190E75"/>
    <w:rsid w:val="00191F87"/>
    <w:rsid w:val="00192EF5"/>
    <w:rsid w:val="00193300"/>
    <w:rsid w:val="001934D6"/>
    <w:rsid w:val="00197982"/>
    <w:rsid w:val="001A0136"/>
    <w:rsid w:val="001A0D5F"/>
    <w:rsid w:val="001A13B6"/>
    <w:rsid w:val="001A16A7"/>
    <w:rsid w:val="001A257E"/>
    <w:rsid w:val="001A40C2"/>
    <w:rsid w:val="001A46C5"/>
    <w:rsid w:val="001A46CB"/>
    <w:rsid w:val="001A4D48"/>
    <w:rsid w:val="001A589E"/>
    <w:rsid w:val="001A5DAE"/>
    <w:rsid w:val="001A61AF"/>
    <w:rsid w:val="001B1666"/>
    <w:rsid w:val="001B2828"/>
    <w:rsid w:val="001B2EEE"/>
    <w:rsid w:val="001B31F6"/>
    <w:rsid w:val="001C1525"/>
    <w:rsid w:val="001C194D"/>
    <w:rsid w:val="001C1BF4"/>
    <w:rsid w:val="001C39E4"/>
    <w:rsid w:val="001C4B62"/>
    <w:rsid w:val="001C5028"/>
    <w:rsid w:val="001C65C6"/>
    <w:rsid w:val="001C70F2"/>
    <w:rsid w:val="001C76DD"/>
    <w:rsid w:val="001D091D"/>
    <w:rsid w:val="001D0D6C"/>
    <w:rsid w:val="001D365F"/>
    <w:rsid w:val="001D3BAF"/>
    <w:rsid w:val="001D488A"/>
    <w:rsid w:val="001D54A8"/>
    <w:rsid w:val="001D598E"/>
    <w:rsid w:val="001D5D3B"/>
    <w:rsid w:val="001D7160"/>
    <w:rsid w:val="001E0192"/>
    <w:rsid w:val="001E074A"/>
    <w:rsid w:val="001E08EF"/>
    <w:rsid w:val="001E0E22"/>
    <w:rsid w:val="001E147A"/>
    <w:rsid w:val="001E19D7"/>
    <w:rsid w:val="001E1F97"/>
    <w:rsid w:val="001E2104"/>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5387"/>
    <w:rsid w:val="00206369"/>
    <w:rsid w:val="00206AF2"/>
    <w:rsid w:val="00207932"/>
    <w:rsid w:val="002104FF"/>
    <w:rsid w:val="002107D7"/>
    <w:rsid w:val="00210ED0"/>
    <w:rsid w:val="002114D2"/>
    <w:rsid w:val="00211729"/>
    <w:rsid w:val="002124B2"/>
    <w:rsid w:val="00212D2B"/>
    <w:rsid w:val="00214198"/>
    <w:rsid w:val="002150CF"/>
    <w:rsid w:val="002156E5"/>
    <w:rsid w:val="00215C21"/>
    <w:rsid w:val="00215CDF"/>
    <w:rsid w:val="00216D5A"/>
    <w:rsid w:val="00217A26"/>
    <w:rsid w:val="00221166"/>
    <w:rsid w:val="0022166B"/>
    <w:rsid w:val="002216C4"/>
    <w:rsid w:val="002224A8"/>
    <w:rsid w:val="00222963"/>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49EE"/>
    <w:rsid w:val="002354EC"/>
    <w:rsid w:val="00235F07"/>
    <w:rsid w:val="00236256"/>
    <w:rsid w:val="002405C0"/>
    <w:rsid w:val="00240F0D"/>
    <w:rsid w:val="00241378"/>
    <w:rsid w:val="00241391"/>
    <w:rsid w:val="002414DC"/>
    <w:rsid w:val="0024166B"/>
    <w:rsid w:val="00242788"/>
    <w:rsid w:val="00242B3B"/>
    <w:rsid w:val="0024353C"/>
    <w:rsid w:val="002435F5"/>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565D"/>
    <w:rsid w:val="00256EE9"/>
    <w:rsid w:val="002570DD"/>
    <w:rsid w:val="002606CF"/>
    <w:rsid w:val="00260854"/>
    <w:rsid w:val="0026142E"/>
    <w:rsid w:val="00261F60"/>
    <w:rsid w:val="002624D2"/>
    <w:rsid w:val="00262709"/>
    <w:rsid w:val="00262C6A"/>
    <w:rsid w:val="00263B59"/>
    <w:rsid w:val="002665B3"/>
    <w:rsid w:val="00267C19"/>
    <w:rsid w:val="00271007"/>
    <w:rsid w:val="00271223"/>
    <w:rsid w:val="00271605"/>
    <w:rsid w:val="00272CC3"/>
    <w:rsid w:val="00273E40"/>
    <w:rsid w:val="00275681"/>
    <w:rsid w:val="00275731"/>
    <w:rsid w:val="002758FF"/>
    <w:rsid w:val="00276DCD"/>
    <w:rsid w:val="00280C8D"/>
    <w:rsid w:val="002816F1"/>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64"/>
    <w:rsid w:val="002A4FD4"/>
    <w:rsid w:val="002A5621"/>
    <w:rsid w:val="002A602D"/>
    <w:rsid w:val="002A715F"/>
    <w:rsid w:val="002B0573"/>
    <w:rsid w:val="002B0D05"/>
    <w:rsid w:val="002B232C"/>
    <w:rsid w:val="002B3A36"/>
    <w:rsid w:val="002B4363"/>
    <w:rsid w:val="002B43C3"/>
    <w:rsid w:val="002B516D"/>
    <w:rsid w:val="002B5472"/>
    <w:rsid w:val="002B6E67"/>
    <w:rsid w:val="002B7C4C"/>
    <w:rsid w:val="002C25CD"/>
    <w:rsid w:val="002C4CD0"/>
    <w:rsid w:val="002C4EA4"/>
    <w:rsid w:val="002C7391"/>
    <w:rsid w:val="002D0D49"/>
    <w:rsid w:val="002D177A"/>
    <w:rsid w:val="002D1F09"/>
    <w:rsid w:val="002D41DE"/>
    <w:rsid w:val="002D4771"/>
    <w:rsid w:val="002D4D28"/>
    <w:rsid w:val="002D53F3"/>
    <w:rsid w:val="002D586B"/>
    <w:rsid w:val="002D5CBC"/>
    <w:rsid w:val="002D70F9"/>
    <w:rsid w:val="002D7C10"/>
    <w:rsid w:val="002E5A4B"/>
    <w:rsid w:val="002E7FC1"/>
    <w:rsid w:val="002F1D80"/>
    <w:rsid w:val="002F4370"/>
    <w:rsid w:val="002F43AF"/>
    <w:rsid w:val="002F5031"/>
    <w:rsid w:val="002F6AFD"/>
    <w:rsid w:val="003002A4"/>
    <w:rsid w:val="00301862"/>
    <w:rsid w:val="003026E7"/>
    <w:rsid w:val="0030282F"/>
    <w:rsid w:val="00303831"/>
    <w:rsid w:val="00305082"/>
    <w:rsid w:val="00305B64"/>
    <w:rsid w:val="00306434"/>
    <w:rsid w:val="00306827"/>
    <w:rsid w:val="00306B8D"/>
    <w:rsid w:val="00306E36"/>
    <w:rsid w:val="0031349B"/>
    <w:rsid w:val="00313815"/>
    <w:rsid w:val="00314E5B"/>
    <w:rsid w:val="0031532B"/>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31C1"/>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639AF"/>
    <w:rsid w:val="003647C4"/>
    <w:rsid w:val="00367380"/>
    <w:rsid w:val="0036786A"/>
    <w:rsid w:val="00367FAB"/>
    <w:rsid w:val="00370D58"/>
    <w:rsid w:val="00371CCE"/>
    <w:rsid w:val="0037399E"/>
    <w:rsid w:val="003742B8"/>
    <w:rsid w:val="0037457F"/>
    <w:rsid w:val="003745CA"/>
    <w:rsid w:val="00375655"/>
    <w:rsid w:val="0038005B"/>
    <w:rsid w:val="003808DA"/>
    <w:rsid w:val="00382051"/>
    <w:rsid w:val="00383376"/>
    <w:rsid w:val="003859E5"/>
    <w:rsid w:val="0038655B"/>
    <w:rsid w:val="00386662"/>
    <w:rsid w:val="00387B53"/>
    <w:rsid w:val="00390B0A"/>
    <w:rsid w:val="003916E6"/>
    <w:rsid w:val="0039229E"/>
    <w:rsid w:val="003933D7"/>
    <w:rsid w:val="00394549"/>
    <w:rsid w:val="003960C2"/>
    <w:rsid w:val="0039644A"/>
    <w:rsid w:val="00397028"/>
    <w:rsid w:val="003A12EA"/>
    <w:rsid w:val="003A16CC"/>
    <w:rsid w:val="003A296E"/>
    <w:rsid w:val="003A3AC9"/>
    <w:rsid w:val="003A44F5"/>
    <w:rsid w:val="003A45E1"/>
    <w:rsid w:val="003A5402"/>
    <w:rsid w:val="003A63DA"/>
    <w:rsid w:val="003A6C5B"/>
    <w:rsid w:val="003A7F9D"/>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F10"/>
    <w:rsid w:val="003C7878"/>
    <w:rsid w:val="003D3D82"/>
    <w:rsid w:val="003D50F1"/>
    <w:rsid w:val="003D5DCF"/>
    <w:rsid w:val="003D6A43"/>
    <w:rsid w:val="003D6A66"/>
    <w:rsid w:val="003E21AC"/>
    <w:rsid w:val="003E3182"/>
    <w:rsid w:val="003E4B8F"/>
    <w:rsid w:val="003E4CCE"/>
    <w:rsid w:val="003E4D6E"/>
    <w:rsid w:val="003E51CA"/>
    <w:rsid w:val="003E5496"/>
    <w:rsid w:val="003E5535"/>
    <w:rsid w:val="003E631A"/>
    <w:rsid w:val="003E65D9"/>
    <w:rsid w:val="003E6F90"/>
    <w:rsid w:val="003F1A16"/>
    <w:rsid w:val="003F24B2"/>
    <w:rsid w:val="003F2D0E"/>
    <w:rsid w:val="003F2DB2"/>
    <w:rsid w:val="003F2E92"/>
    <w:rsid w:val="003F39CE"/>
    <w:rsid w:val="003F4B39"/>
    <w:rsid w:val="003F4FED"/>
    <w:rsid w:val="003F5162"/>
    <w:rsid w:val="003F6718"/>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36BD"/>
    <w:rsid w:val="00443BE5"/>
    <w:rsid w:val="00444E16"/>
    <w:rsid w:val="0044531B"/>
    <w:rsid w:val="00446287"/>
    <w:rsid w:val="004466C3"/>
    <w:rsid w:val="0045010F"/>
    <w:rsid w:val="00450BF6"/>
    <w:rsid w:val="00451BE6"/>
    <w:rsid w:val="00452E8C"/>
    <w:rsid w:val="00453278"/>
    <w:rsid w:val="00456261"/>
    <w:rsid w:val="004610BF"/>
    <w:rsid w:val="004616F2"/>
    <w:rsid w:val="0046181B"/>
    <w:rsid w:val="00461F67"/>
    <w:rsid w:val="0046289D"/>
    <w:rsid w:val="00462ED9"/>
    <w:rsid w:val="004653C5"/>
    <w:rsid w:val="00465586"/>
    <w:rsid w:val="00465D0B"/>
    <w:rsid w:val="00466330"/>
    <w:rsid w:val="00466A9B"/>
    <w:rsid w:val="00466F38"/>
    <w:rsid w:val="004671DB"/>
    <w:rsid w:val="00467512"/>
    <w:rsid w:val="004732E5"/>
    <w:rsid w:val="00473F08"/>
    <w:rsid w:val="004752E4"/>
    <w:rsid w:val="004805A4"/>
    <w:rsid w:val="00480616"/>
    <w:rsid w:val="00480796"/>
    <w:rsid w:val="004825A5"/>
    <w:rsid w:val="004857F0"/>
    <w:rsid w:val="0048656D"/>
    <w:rsid w:val="00486677"/>
    <w:rsid w:val="00487B72"/>
    <w:rsid w:val="00490656"/>
    <w:rsid w:val="00491C38"/>
    <w:rsid w:val="00494398"/>
    <w:rsid w:val="0049657E"/>
    <w:rsid w:val="004A135E"/>
    <w:rsid w:val="004A317C"/>
    <w:rsid w:val="004A4564"/>
    <w:rsid w:val="004A4D86"/>
    <w:rsid w:val="004A57F6"/>
    <w:rsid w:val="004A631F"/>
    <w:rsid w:val="004B0759"/>
    <w:rsid w:val="004B0B5B"/>
    <w:rsid w:val="004B0D25"/>
    <w:rsid w:val="004B1F58"/>
    <w:rsid w:val="004B39E9"/>
    <w:rsid w:val="004B4020"/>
    <w:rsid w:val="004B4690"/>
    <w:rsid w:val="004B6527"/>
    <w:rsid w:val="004B7855"/>
    <w:rsid w:val="004C1160"/>
    <w:rsid w:val="004C574E"/>
    <w:rsid w:val="004C7FFE"/>
    <w:rsid w:val="004D0488"/>
    <w:rsid w:val="004D0F99"/>
    <w:rsid w:val="004D1A84"/>
    <w:rsid w:val="004D2AEE"/>
    <w:rsid w:val="004D4672"/>
    <w:rsid w:val="004D4DF6"/>
    <w:rsid w:val="004D6726"/>
    <w:rsid w:val="004E0340"/>
    <w:rsid w:val="004E089C"/>
    <w:rsid w:val="004E10DD"/>
    <w:rsid w:val="004E2107"/>
    <w:rsid w:val="004E258F"/>
    <w:rsid w:val="004E4151"/>
    <w:rsid w:val="004E5730"/>
    <w:rsid w:val="004E6068"/>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6155"/>
    <w:rsid w:val="00526474"/>
    <w:rsid w:val="00527672"/>
    <w:rsid w:val="005277D8"/>
    <w:rsid w:val="00527A0C"/>
    <w:rsid w:val="005301EA"/>
    <w:rsid w:val="00530978"/>
    <w:rsid w:val="00530BB3"/>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A9A"/>
    <w:rsid w:val="00547232"/>
    <w:rsid w:val="005472EA"/>
    <w:rsid w:val="00547DF2"/>
    <w:rsid w:val="00550C29"/>
    <w:rsid w:val="00551C46"/>
    <w:rsid w:val="00551E35"/>
    <w:rsid w:val="005522B4"/>
    <w:rsid w:val="005522EE"/>
    <w:rsid w:val="00554CF9"/>
    <w:rsid w:val="005556AC"/>
    <w:rsid w:val="00555912"/>
    <w:rsid w:val="00560070"/>
    <w:rsid w:val="0056046D"/>
    <w:rsid w:val="0056102A"/>
    <w:rsid w:val="005610E7"/>
    <w:rsid w:val="0056114E"/>
    <w:rsid w:val="0056156C"/>
    <w:rsid w:val="00563F8E"/>
    <w:rsid w:val="00564C66"/>
    <w:rsid w:val="00566A2C"/>
    <w:rsid w:val="005738E6"/>
    <w:rsid w:val="00573C04"/>
    <w:rsid w:val="00576337"/>
    <w:rsid w:val="00577214"/>
    <w:rsid w:val="005802F1"/>
    <w:rsid w:val="00580ED8"/>
    <w:rsid w:val="005815EA"/>
    <w:rsid w:val="00582E58"/>
    <w:rsid w:val="00584523"/>
    <w:rsid w:val="00584645"/>
    <w:rsid w:val="0058551C"/>
    <w:rsid w:val="005867C5"/>
    <w:rsid w:val="005867F6"/>
    <w:rsid w:val="00590122"/>
    <w:rsid w:val="00590562"/>
    <w:rsid w:val="00590A60"/>
    <w:rsid w:val="00592806"/>
    <w:rsid w:val="00592962"/>
    <w:rsid w:val="00594B49"/>
    <w:rsid w:val="005A0DAA"/>
    <w:rsid w:val="005A0F66"/>
    <w:rsid w:val="005A2594"/>
    <w:rsid w:val="005A2A9C"/>
    <w:rsid w:val="005A2C94"/>
    <w:rsid w:val="005A3312"/>
    <w:rsid w:val="005A401C"/>
    <w:rsid w:val="005A4EE9"/>
    <w:rsid w:val="005A4F74"/>
    <w:rsid w:val="005A648F"/>
    <w:rsid w:val="005A6A12"/>
    <w:rsid w:val="005B0880"/>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5DD2"/>
    <w:rsid w:val="005D6719"/>
    <w:rsid w:val="005D6EDB"/>
    <w:rsid w:val="005E0912"/>
    <w:rsid w:val="005E0A34"/>
    <w:rsid w:val="005E1058"/>
    <w:rsid w:val="005E2615"/>
    <w:rsid w:val="005E2AE9"/>
    <w:rsid w:val="005E2D9E"/>
    <w:rsid w:val="005E3998"/>
    <w:rsid w:val="005E46D6"/>
    <w:rsid w:val="005E695C"/>
    <w:rsid w:val="005F0701"/>
    <w:rsid w:val="005F2509"/>
    <w:rsid w:val="005F2E6B"/>
    <w:rsid w:val="005F3889"/>
    <w:rsid w:val="005F3D4C"/>
    <w:rsid w:val="005F4DB2"/>
    <w:rsid w:val="005F5797"/>
    <w:rsid w:val="005F5A76"/>
    <w:rsid w:val="005F5B44"/>
    <w:rsid w:val="005F714F"/>
    <w:rsid w:val="005F7B48"/>
    <w:rsid w:val="005F7B71"/>
    <w:rsid w:val="00603278"/>
    <w:rsid w:val="00603CF2"/>
    <w:rsid w:val="00604363"/>
    <w:rsid w:val="006049BA"/>
    <w:rsid w:val="00605B17"/>
    <w:rsid w:val="00606022"/>
    <w:rsid w:val="006060BD"/>
    <w:rsid w:val="00606456"/>
    <w:rsid w:val="00606EFE"/>
    <w:rsid w:val="00611006"/>
    <w:rsid w:val="0061137B"/>
    <w:rsid w:val="006148E6"/>
    <w:rsid w:val="00615C46"/>
    <w:rsid w:val="00621D7A"/>
    <w:rsid w:val="00622392"/>
    <w:rsid w:val="00623BDB"/>
    <w:rsid w:val="00624550"/>
    <w:rsid w:val="006253EF"/>
    <w:rsid w:val="006254EF"/>
    <w:rsid w:val="0062663D"/>
    <w:rsid w:val="00626713"/>
    <w:rsid w:val="00626FF1"/>
    <w:rsid w:val="006302EC"/>
    <w:rsid w:val="00630512"/>
    <w:rsid w:val="00630CCE"/>
    <w:rsid w:val="0063190E"/>
    <w:rsid w:val="00633DD6"/>
    <w:rsid w:val="00634071"/>
    <w:rsid w:val="00634903"/>
    <w:rsid w:val="00635C3F"/>
    <w:rsid w:val="00635D11"/>
    <w:rsid w:val="00636DBE"/>
    <w:rsid w:val="006370FB"/>
    <w:rsid w:val="006372FB"/>
    <w:rsid w:val="006376B6"/>
    <w:rsid w:val="00640055"/>
    <w:rsid w:val="006403C4"/>
    <w:rsid w:val="00640A7D"/>
    <w:rsid w:val="00640F57"/>
    <w:rsid w:val="00641322"/>
    <w:rsid w:val="00641557"/>
    <w:rsid w:val="006434FB"/>
    <w:rsid w:val="00643846"/>
    <w:rsid w:val="00643DB4"/>
    <w:rsid w:val="006443E2"/>
    <w:rsid w:val="00647098"/>
    <w:rsid w:val="00650184"/>
    <w:rsid w:val="00650F32"/>
    <w:rsid w:val="006515E0"/>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0761"/>
    <w:rsid w:val="00671BCB"/>
    <w:rsid w:val="006723FE"/>
    <w:rsid w:val="00672AB3"/>
    <w:rsid w:val="00672B6C"/>
    <w:rsid w:val="00673433"/>
    <w:rsid w:val="00674A85"/>
    <w:rsid w:val="0067783B"/>
    <w:rsid w:val="00680C88"/>
    <w:rsid w:val="0068216F"/>
    <w:rsid w:val="006827C6"/>
    <w:rsid w:val="00682C8A"/>
    <w:rsid w:val="0068323E"/>
    <w:rsid w:val="006833F3"/>
    <w:rsid w:val="00683C77"/>
    <w:rsid w:val="00685DD8"/>
    <w:rsid w:val="006862B4"/>
    <w:rsid w:val="006871CE"/>
    <w:rsid w:val="006877CA"/>
    <w:rsid w:val="00694590"/>
    <w:rsid w:val="00694699"/>
    <w:rsid w:val="00695DDE"/>
    <w:rsid w:val="00696D38"/>
    <w:rsid w:val="00697708"/>
    <w:rsid w:val="00697AC0"/>
    <w:rsid w:val="006A0F21"/>
    <w:rsid w:val="006A1FA8"/>
    <w:rsid w:val="006A4564"/>
    <w:rsid w:val="006A60E7"/>
    <w:rsid w:val="006A6851"/>
    <w:rsid w:val="006A6D86"/>
    <w:rsid w:val="006A6FA6"/>
    <w:rsid w:val="006A796F"/>
    <w:rsid w:val="006B11CE"/>
    <w:rsid w:val="006B1939"/>
    <w:rsid w:val="006B4741"/>
    <w:rsid w:val="006B5E84"/>
    <w:rsid w:val="006B70B7"/>
    <w:rsid w:val="006B7FD6"/>
    <w:rsid w:val="006C14D2"/>
    <w:rsid w:val="006C1A99"/>
    <w:rsid w:val="006C1FF5"/>
    <w:rsid w:val="006C2531"/>
    <w:rsid w:val="006C3DE4"/>
    <w:rsid w:val="006C49E3"/>
    <w:rsid w:val="006C627A"/>
    <w:rsid w:val="006C78E2"/>
    <w:rsid w:val="006C7F54"/>
    <w:rsid w:val="006D09EE"/>
    <w:rsid w:val="006D1059"/>
    <w:rsid w:val="006D20B8"/>
    <w:rsid w:val="006D2408"/>
    <w:rsid w:val="006D2E9F"/>
    <w:rsid w:val="006E0184"/>
    <w:rsid w:val="006E0986"/>
    <w:rsid w:val="006E4541"/>
    <w:rsid w:val="006E4DFD"/>
    <w:rsid w:val="006E5B1A"/>
    <w:rsid w:val="006E654B"/>
    <w:rsid w:val="006E7CCC"/>
    <w:rsid w:val="006F0C3B"/>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59D"/>
    <w:rsid w:val="00714A6D"/>
    <w:rsid w:val="00714ACB"/>
    <w:rsid w:val="0071784A"/>
    <w:rsid w:val="00717A41"/>
    <w:rsid w:val="00717C6B"/>
    <w:rsid w:val="0072034D"/>
    <w:rsid w:val="0072648C"/>
    <w:rsid w:val="00726D92"/>
    <w:rsid w:val="00726DD4"/>
    <w:rsid w:val="007329C4"/>
    <w:rsid w:val="00732B57"/>
    <w:rsid w:val="00732BD8"/>
    <w:rsid w:val="007400FE"/>
    <w:rsid w:val="00740F32"/>
    <w:rsid w:val="0074175E"/>
    <w:rsid w:val="0074582D"/>
    <w:rsid w:val="0075114E"/>
    <w:rsid w:val="007512F2"/>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851"/>
    <w:rsid w:val="00792E99"/>
    <w:rsid w:val="0079429B"/>
    <w:rsid w:val="007944A2"/>
    <w:rsid w:val="007949BC"/>
    <w:rsid w:val="00795F85"/>
    <w:rsid w:val="00796816"/>
    <w:rsid w:val="00797E0C"/>
    <w:rsid w:val="00797E27"/>
    <w:rsid w:val="00797F05"/>
    <w:rsid w:val="007A0D6D"/>
    <w:rsid w:val="007A2644"/>
    <w:rsid w:val="007A37BD"/>
    <w:rsid w:val="007A431E"/>
    <w:rsid w:val="007A43BC"/>
    <w:rsid w:val="007A46ED"/>
    <w:rsid w:val="007A4FEA"/>
    <w:rsid w:val="007A58AB"/>
    <w:rsid w:val="007A62FE"/>
    <w:rsid w:val="007A6FD7"/>
    <w:rsid w:val="007B05DD"/>
    <w:rsid w:val="007B082F"/>
    <w:rsid w:val="007B0CE9"/>
    <w:rsid w:val="007B0EF2"/>
    <w:rsid w:val="007B1470"/>
    <w:rsid w:val="007B1DCD"/>
    <w:rsid w:val="007B26E3"/>
    <w:rsid w:val="007B2BF9"/>
    <w:rsid w:val="007B3E84"/>
    <w:rsid w:val="007B3F4A"/>
    <w:rsid w:val="007B5676"/>
    <w:rsid w:val="007B5BDF"/>
    <w:rsid w:val="007B6073"/>
    <w:rsid w:val="007B734C"/>
    <w:rsid w:val="007C3391"/>
    <w:rsid w:val="007C3936"/>
    <w:rsid w:val="007C48F4"/>
    <w:rsid w:val="007C4B34"/>
    <w:rsid w:val="007C7B63"/>
    <w:rsid w:val="007C7DE3"/>
    <w:rsid w:val="007D0469"/>
    <w:rsid w:val="007D22AA"/>
    <w:rsid w:val="007D2A9E"/>
    <w:rsid w:val="007D4514"/>
    <w:rsid w:val="007D6E61"/>
    <w:rsid w:val="007D73AC"/>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43A2"/>
    <w:rsid w:val="007F4E17"/>
    <w:rsid w:val="007F4EA1"/>
    <w:rsid w:val="007F7F28"/>
    <w:rsid w:val="008011B9"/>
    <w:rsid w:val="00801207"/>
    <w:rsid w:val="00801D94"/>
    <w:rsid w:val="00803415"/>
    <w:rsid w:val="00805796"/>
    <w:rsid w:val="00805CCC"/>
    <w:rsid w:val="00806CB6"/>
    <w:rsid w:val="00807C7B"/>
    <w:rsid w:val="00807DE7"/>
    <w:rsid w:val="008104B7"/>
    <w:rsid w:val="00811FCC"/>
    <w:rsid w:val="0081413E"/>
    <w:rsid w:val="008153A1"/>
    <w:rsid w:val="008168E4"/>
    <w:rsid w:val="008169B4"/>
    <w:rsid w:val="00816B34"/>
    <w:rsid w:val="00817157"/>
    <w:rsid w:val="00820490"/>
    <w:rsid w:val="00820E4F"/>
    <w:rsid w:val="0082105D"/>
    <w:rsid w:val="00822F26"/>
    <w:rsid w:val="00823125"/>
    <w:rsid w:val="00823145"/>
    <w:rsid w:val="00823C29"/>
    <w:rsid w:val="00824D85"/>
    <w:rsid w:val="008269E4"/>
    <w:rsid w:val="00827383"/>
    <w:rsid w:val="008274AB"/>
    <w:rsid w:val="008309C6"/>
    <w:rsid w:val="00830EFD"/>
    <w:rsid w:val="00830F0D"/>
    <w:rsid w:val="00831646"/>
    <w:rsid w:val="00831FE3"/>
    <w:rsid w:val="008324D1"/>
    <w:rsid w:val="00833546"/>
    <w:rsid w:val="008336AA"/>
    <w:rsid w:val="00835091"/>
    <w:rsid w:val="00835227"/>
    <w:rsid w:val="0083549A"/>
    <w:rsid w:val="00835BD8"/>
    <w:rsid w:val="00836107"/>
    <w:rsid w:val="008373F2"/>
    <w:rsid w:val="008375A5"/>
    <w:rsid w:val="00840B16"/>
    <w:rsid w:val="0084182D"/>
    <w:rsid w:val="00841AC3"/>
    <w:rsid w:val="00841B54"/>
    <w:rsid w:val="00844570"/>
    <w:rsid w:val="00845999"/>
    <w:rsid w:val="00846283"/>
    <w:rsid w:val="00846313"/>
    <w:rsid w:val="0084680A"/>
    <w:rsid w:val="00850F92"/>
    <w:rsid w:val="00851F2F"/>
    <w:rsid w:val="0085221A"/>
    <w:rsid w:val="00852737"/>
    <w:rsid w:val="008531B3"/>
    <w:rsid w:val="008537D8"/>
    <w:rsid w:val="00853912"/>
    <w:rsid w:val="0085580C"/>
    <w:rsid w:val="00856E91"/>
    <w:rsid w:val="00857921"/>
    <w:rsid w:val="0086283D"/>
    <w:rsid w:val="0086286C"/>
    <w:rsid w:val="00863CDC"/>
    <w:rsid w:val="00864195"/>
    <w:rsid w:val="0086425B"/>
    <w:rsid w:val="00864933"/>
    <w:rsid w:val="0086619A"/>
    <w:rsid w:val="00866417"/>
    <w:rsid w:val="00866FFD"/>
    <w:rsid w:val="00870523"/>
    <w:rsid w:val="00871B4C"/>
    <w:rsid w:val="00871FDE"/>
    <w:rsid w:val="0087502C"/>
    <w:rsid w:val="00880157"/>
    <w:rsid w:val="008813AD"/>
    <w:rsid w:val="00881819"/>
    <w:rsid w:val="00883154"/>
    <w:rsid w:val="008833E6"/>
    <w:rsid w:val="008843E5"/>
    <w:rsid w:val="00885C14"/>
    <w:rsid w:val="008860A1"/>
    <w:rsid w:val="00886275"/>
    <w:rsid w:val="0088763E"/>
    <w:rsid w:val="0089060E"/>
    <w:rsid w:val="008914D9"/>
    <w:rsid w:val="0089221E"/>
    <w:rsid w:val="008928E4"/>
    <w:rsid w:val="00894305"/>
    <w:rsid w:val="00896247"/>
    <w:rsid w:val="008A093D"/>
    <w:rsid w:val="008A0A2E"/>
    <w:rsid w:val="008A0A42"/>
    <w:rsid w:val="008A0B5F"/>
    <w:rsid w:val="008A0FC6"/>
    <w:rsid w:val="008A1C80"/>
    <w:rsid w:val="008A1C93"/>
    <w:rsid w:val="008A2637"/>
    <w:rsid w:val="008A310D"/>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AD4"/>
    <w:rsid w:val="008C4033"/>
    <w:rsid w:val="008C46BA"/>
    <w:rsid w:val="008C6502"/>
    <w:rsid w:val="008C6679"/>
    <w:rsid w:val="008D05D1"/>
    <w:rsid w:val="008D153F"/>
    <w:rsid w:val="008D1BB4"/>
    <w:rsid w:val="008D24FA"/>
    <w:rsid w:val="008D320E"/>
    <w:rsid w:val="008D36ED"/>
    <w:rsid w:val="008D37A2"/>
    <w:rsid w:val="008D3CB0"/>
    <w:rsid w:val="008D42FA"/>
    <w:rsid w:val="008D4DA7"/>
    <w:rsid w:val="008D70F9"/>
    <w:rsid w:val="008D7947"/>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4B6D"/>
    <w:rsid w:val="0090750F"/>
    <w:rsid w:val="00910F91"/>
    <w:rsid w:val="00912AF6"/>
    <w:rsid w:val="00914E63"/>
    <w:rsid w:val="00916735"/>
    <w:rsid w:val="009178F9"/>
    <w:rsid w:val="0092038B"/>
    <w:rsid w:val="009214A6"/>
    <w:rsid w:val="00921AD6"/>
    <w:rsid w:val="00922CFC"/>
    <w:rsid w:val="00922E8B"/>
    <w:rsid w:val="00923DEE"/>
    <w:rsid w:val="00925961"/>
    <w:rsid w:val="009272A6"/>
    <w:rsid w:val="009277C4"/>
    <w:rsid w:val="00927D5B"/>
    <w:rsid w:val="00927EE9"/>
    <w:rsid w:val="00933031"/>
    <w:rsid w:val="00933964"/>
    <w:rsid w:val="00935E46"/>
    <w:rsid w:val="00936328"/>
    <w:rsid w:val="009369A3"/>
    <w:rsid w:val="00937052"/>
    <w:rsid w:val="0093772F"/>
    <w:rsid w:val="0093776C"/>
    <w:rsid w:val="00941F38"/>
    <w:rsid w:val="009430A8"/>
    <w:rsid w:val="00943D0B"/>
    <w:rsid w:val="0094429D"/>
    <w:rsid w:val="00945682"/>
    <w:rsid w:val="00946BEA"/>
    <w:rsid w:val="009470D6"/>
    <w:rsid w:val="00950243"/>
    <w:rsid w:val="00950A08"/>
    <w:rsid w:val="00950EF8"/>
    <w:rsid w:val="009528F7"/>
    <w:rsid w:val="009536F2"/>
    <w:rsid w:val="0095680B"/>
    <w:rsid w:val="00956BC1"/>
    <w:rsid w:val="00962925"/>
    <w:rsid w:val="0096320A"/>
    <w:rsid w:val="00963E57"/>
    <w:rsid w:val="00964F7B"/>
    <w:rsid w:val="009656E3"/>
    <w:rsid w:val="0097030A"/>
    <w:rsid w:val="009704A5"/>
    <w:rsid w:val="00970F3F"/>
    <w:rsid w:val="00971CB9"/>
    <w:rsid w:val="00971CC1"/>
    <w:rsid w:val="00972D5A"/>
    <w:rsid w:val="009734B2"/>
    <w:rsid w:val="00973B98"/>
    <w:rsid w:val="0097640C"/>
    <w:rsid w:val="00977B0B"/>
    <w:rsid w:val="0098013E"/>
    <w:rsid w:val="00980870"/>
    <w:rsid w:val="0098094E"/>
    <w:rsid w:val="00980FDE"/>
    <w:rsid w:val="00982109"/>
    <w:rsid w:val="009828D3"/>
    <w:rsid w:val="00982A86"/>
    <w:rsid w:val="00983A20"/>
    <w:rsid w:val="00983AF9"/>
    <w:rsid w:val="0098501E"/>
    <w:rsid w:val="009866F0"/>
    <w:rsid w:val="00986A1C"/>
    <w:rsid w:val="00986BEE"/>
    <w:rsid w:val="009909E6"/>
    <w:rsid w:val="009946E5"/>
    <w:rsid w:val="009957A6"/>
    <w:rsid w:val="009959E8"/>
    <w:rsid w:val="00997139"/>
    <w:rsid w:val="00997DC2"/>
    <w:rsid w:val="009A0503"/>
    <w:rsid w:val="009A0659"/>
    <w:rsid w:val="009A0D13"/>
    <w:rsid w:val="009A198E"/>
    <w:rsid w:val="009A1B64"/>
    <w:rsid w:val="009A2A46"/>
    <w:rsid w:val="009A323D"/>
    <w:rsid w:val="009A34A6"/>
    <w:rsid w:val="009A6777"/>
    <w:rsid w:val="009B2D54"/>
    <w:rsid w:val="009B62F0"/>
    <w:rsid w:val="009B634C"/>
    <w:rsid w:val="009B77F2"/>
    <w:rsid w:val="009C05CA"/>
    <w:rsid w:val="009C113F"/>
    <w:rsid w:val="009C1451"/>
    <w:rsid w:val="009C19FD"/>
    <w:rsid w:val="009C2427"/>
    <w:rsid w:val="009C3191"/>
    <w:rsid w:val="009C3CEF"/>
    <w:rsid w:val="009C3F22"/>
    <w:rsid w:val="009C4043"/>
    <w:rsid w:val="009C4F43"/>
    <w:rsid w:val="009C547F"/>
    <w:rsid w:val="009C6195"/>
    <w:rsid w:val="009C6E6F"/>
    <w:rsid w:val="009C6F99"/>
    <w:rsid w:val="009C7BF9"/>
    <w:rsid w:val="009D0692"/>
    <w:rsid w:val="009D1092"/>
    <w:rsid w:val="009D20D6"/>
    <w:rsid w:val="009D3728"/>
    <w:rsid w:val="009D4FB1"/>
    <w:rsid w:val="009D5338"/>
    <w:rsid w:val="009E0C73"/>
    <w:rsid w:val="009E14C5"/>
    <w:rsid w:val="009E1534"/>
    <w:rsid w:val="009E63AE"/>
    <w:rsid w:val="009E6B79"/>
    <w:rsid w:val="009E7382"/>
    <w:rsid w:val="009F0773"/>
    <w:rsid w:val="009F119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2934"/>
    <w:rsid w:val="00A1313C"/>
    <w:rsid w:val="00A1404C"/>
    <w:rsid w:val="00A14BCA"/>
    <w:rsid w:val="00A14D5C"/>
    <w:rsid w:val="00A160FB"/>
    <w:rsid w:val="00A16AA4"/>
    <w:rsid w:val="00A21109"/>
    <w:rsid w:val="00A21A90"/>
    <w:rsid w:val="00A21DAB"/>
    <w:rsid w:val="00A222B3"/>
    <w:rsid w:val="00A225AA"/>
    <w:rsid w:val="00A22A20"/>
    <w:rsid w:val="00A2372B"/>
    <w:rsid w:val="00A24A2F"/>
    <w:rsid w:val="00A26209"/>
    <w:rsid w:val="00A26824"/>
    <w:rsid w:val="00A27603"/>
    <w:rsid w:val="00A27B1A"/>
    <w:rsid w:val="00A30893"/>
    <w:rsid w:val="00A32343"/>
    <w:rsid w:val="00A335B9"/>
    <w:rsid w:val="00A352DB"/>
    <w:rsid w:val="00A37204"/>
    <w:rsid w:val="00A374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6FBF"/>
    <w:rsid w:val="00A57CD8"/>
    <w:rsid w:val="00A60042"/>
    <w:rsid w:val="00A61AA8"/>
    <w:rsid w:val="00A61D0C"/>
    <w:rsid w:val="00A62036"/>
    <w:rsid w:val="00A63663"/>
    <w:rsid w:val="00A63D24"/>
    <w:rsid w:val="00A643D4"/>
    <w:rsid w:val="00A64426"/>
    <w:rsid w:val="00A65435"/>
    <w:rsid w:val="00A6581F"/>
    <w:rsid w:val="00A70BF3"/>
    <w:rsid w:val="00A70DB6"/>
    <w:rsid w:val="00A725C9"/>
    <w:rsid w:val="00A73979"/>
    <w:rsid w:val="00A740CC"/>
    <w:rsid w:val="00A75190"/>
    <w:rsid w:val="00A75DA7"/>
    <w:rsid w:val="00A7742F"/>
    <w:rsid w:val="00A80A25"/>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815"/>
    <w:rsid w:val="00A96C2C"/>
    <w:rsid w:val="00AA3CBF"/>
    <w:rsid w:val="00AA5386"/>
    <w:rsid w:val="00AA66BC"/>
    <w:rsid w:val="00AA78AE"/>
    <w:rsid w:val="00AB1FC0"/>
    <w:rsid w:val="00AB2751"/>
    <w:rsid w:val="00AB3527"/>
    <w:rsid w:val="00AB3C90"/>
    <w:rsid w:val="00AB3DCC"/>
    <w:rsid w:val="00AB4B8E"/>
    <w:rsid w:val="00AB506E"/>
    <w:rsid w:val="00AB594F"/>
    <w:rsid w:val="00AB63E5"/>
    <w:rsid w:val="00AB78E2"/>
    <w:rsid w:val="00AB794F"/>
    <w:rsid w:val="00AC00B0"/>
    <w:rsid w:val="00AC0349"/>
    <w:rsid w:val="00AC3EAC"/>
    <w:rsid w:val="00AC4BCF"/>
    <w:rsid w:val="00AC4FC6"/>
    <w:rsid w:val="00AC555C"/>
    <w:rsid w:val="00AC7AFE"/>
    <w:rsid w:val="00AD0422"/>
    <w:rsid w:val="00AD0C5D"/>
    <w:rsid w:val="00AD0F2E"/>
    <w:rsid w:val="00AD2222"/>
    <w:rsid w:val="00AD2AE9"/>
    <w:rsid w:val="00AD4B8B"/>
    <w:rsid w:val="00AD5AC3"/>
    <w:rsid w:val="00AD70FD"/>
    <w:rsid w:val="00AD716A"/>
    <w:rsid w:val="00AE1BDE"/>
    <w:rsid w:val="00AE2457"/>
    <w:rsid w:val="00AE4668"/>
    <w:rsid w:val="00AE590E"/>
    <w:rsid w:val="00AE6F2C"/>
    <w:rsid w:val="00AE7BA3"/>
    <w:rsid w:val="00AE7D93"/>
    <w:rsid w:val="00AF03B2"/>
    <w:rsid w:val="00AF0D62"/>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17D0C"/>
    <w:rsid w:val="00B20A56"/>
    <w:rsid w:val="00B226AF"/>
    <w:rsid w:val="00B229D9"/>
    <w:rsid w:val="00B2309F"/>
    <w:rsid w:val="00B251F1"/>
    <w:rsid w:val="00B3149D"/>
    <w:rsid w:val="00B315E8"/>
    <w:rsid w:val="00B32180"/>
    <w:rsid w:val="00B321FD"/>
    <w:rsid w:val="00B324C4"/>
    <w:rsid w:val="00B32A1A"/>
    <w:rsid w:val="00B33DD5"/>
    <w:rsid w:val="00B36A35"/>
    <w:rsid w:val="00B37E19"/>
    <w:rsid w:val="00B40488"/>
    <w:rsid w:val="00B4051B"/>
    <w:rsid w:val="00B40857"/>
    <w:rsid w:val="00B40CC3"/>
    <w:rsid w:val="00B419F6"/>
    <w:rsid w:val="00B437AE"/>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1888"/>
    <w:rsid w:val="00B62931"/>
    <w:rsid w:val="00B64BA5"/>
    <w:rsid w:val="00B654F0"/>
    <w:rsid w:val="00B65634"/>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31AB"/>
    <w:rsid w:val="00B91FDF"/>
    <w:rsid w:val="00B92AE9"/>
    <w:rsid w:val="00B92BCA"/>
    <w:rsid w:val="00B93C0C"/>
    <w:rsid w:val="00B94007"/>
    <w:rsid w:val="00B95950"/>
    <w:rsid w:val="00B95C0D"/>
    <w:rsid w:val="00B964CB"/>
    <w:rsid w:val="00BA24B1"/>
    <w:rsid w:val="00BA39DB"/>
    <w:rsid w:val="00BA4B1B"/>
    <w:rsid w:val="00BA5081"/>
    <w:rsid w:val="00BA5FC5"/>
    <w:rsid w:val="00BA7E44"/>
    <w:rsid w:val="00BB1C03"/>
    <w:rsid w:val="00BB1D6E"/>
    <w:rsid w:val="00BB4043"/>
    <w:rsid w:val="00BB7B15"/>
    <w:rsid w:val="00BB7B69"/>
    <w:rsid w:val="00BC0B29"/>
    <w:rsid w:val="00BC249F"/>
    <w:rsid w:val="00BC2D19"/>
    <w:rsid w:val="00BC3066"/>
    <w:rsid w:val="00BC370F"/>
    <w:rsid w:val="00BC419B"/>
    <w:rsid w:val="00BC641A"/>
    <w:rsid w:val="00BC7EA4"/>
    <w:rsid w:val="00BD19C9"/>
    <w:rsid w:val="00BD2E49"/>
    <w:rsid w:val="00BD335C"/>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24D6"/>
    <w:rsid w:val="00C1445A"/>
    <w:rsid w:val="00C160B3"/>
    <w:rsid w:val="00C160D6"/>
    <w:rsid w:val="00C16C1C"/>
    <w:rsid w:val="00C16E7B"/>
    <w:rsid w:val="00C172E1"/>
    <w:rsid w:val="00C17A00"/>
    <w:rsid w:val="00C21E19"/>
    <w:rsid w:val="00C23885"/>
    <w:rsid w:val="00C23CC4"/>
    <w:rsid w:val="00C24EDD"/>
    <w:rsid w:val="00C255D1"/>
    <w:rsid w:val="00C25856"/>
    <w:rsid w:val="00C2604F"/>
    <w:rsid w:val="00C27177"/>
    <w:rsid w:val="00C30193"/>
    <w:rsid w:val="00C31B4B"/>
    <w:rsid w:val="00C31BA3"/>
    <w:rsid w:val="00C33149"/>
    <w:rsid w:val="00C33190"/>
    <w:rsid w:val="00C34659"/>
    <w:rsid w:val="00C3606A"/>
    <w:rsid w:val="00C362B9"/>
    <w:rsid w:val="00C36885"/>
    <w:rsid w:val="00C4108D"/>
    <w:rsid w:val="00C4458C"/>
    <w:rsid w:val="00C4521A"/>
    <w:rsid w:val="00C47B44"/>
    <w:rsid w:val="00C47D08"/>
    <w:rsid w:val="00C47FEE"/>
    <w:rsid w:val="00C52982"/>
    <w:rsid w:val="00C533D2"/>
    <w:rsid w:val="00C534DE"/>
    <w:rsid w:val="00C5377E"/>
    <w:rsid w:val="00C53ACB"/>
    <w:rsid w:val="00C53F88"/>
    <w:rsid w:val="00C540A0"/>
    <w:rsid w:val="00C5604F"/>
    <w:rsid w:val="00C56B7B"/>
    <w:rsid w:val="00C56B9D"/>
    <w:rsid w:val="00C57928"/>
    <w:rsid w:val="00C60226"/>
    <w:rsid w:val="00C605B7"/>
    <w:rsid w:val="00C60EBA"/>
    <w:rsid w:val="00C64753"/>
    <w:rsid w:val="00C67F86"/>
    <w:rsid w:val="00C706D5"/>
    <w:rsid w:val="00C707E7"/>
    <w:rsid w:val="00C70FAE"/>
    <w:rsid w:val="00C71D77"/>
    <w:rsid w:val="00C72630"/>
    <w:rsid w:val="00C73110"/>
    <w:rsid w:val="00C73812"/>
    <w:rsid w:val="00C73BD6"/>
    <w:rsid w:val="00C74D6A"/>
    <w:rsid w:val="00C75AA9"/>
    <w:rsid w:val="00C76594"/>
    <w:rsid w:val="00C7674A"/>
    <w:rsid w:val="00C77532"/>
    <w:rsid w:val="00C800DC"/>
    <w:rsid w:val="00C8172F"/>
    <w:rsid w:val="00C82983"/>
    <w:rsid w:val="00C852C6"/>
    <w:rsid w:val="00C8597C"/>
    <w:rsid w:val="00C874D5"/>
    <w:rsid w:val="00C905D9"/>
    <w:rsid w:val="00C90A5A"/>
    <w:rsid w:val="00C93A1F"/>
    <w:rsid w:val="00C93C24"/>
    <w:rsid w:val="00C94E6C"/>
    <w:rsid w:val="00C95003"/>
    <w:rsid w:val="00C96099"/>
    <w:rsid w:val="00C9637C"/>
    <w:rsid w:val="00C96576"/>
    <w:rsid w:val="00C969C8"/>
    <w:rsid w:val="00C96C75"/>
    <w:rsid w:val="00CA04CF"/>
    <w:rsid w:val="00CA0795"/>
    <w:rsid w:val="00CA0C1A"/>
    <w:rsid w:val="00CA172D"/>
    <w:rsid w:val="00CA1DA8"/>
    <w:rsid w:val="00CA2623"/>
    <w:rsid w:val="00CA2747"/>
    <w:rsid w:val="00CA2BF5"/>
    <w:rsid w:val="00CA377F"/>
    <w:rsid w:val="00CA4CCE"/>
    <w:rsid w:val="00CA6A95"/>
    <w:rsid w:val="00CA6AB7"/>
    <w:rsid w:val="00CA6E8B"/>
    <w:rsid w:val="00CB38F5"/>
    <w:rsid w:val="00CB4625"/>
    <w:rsid w:val="00CB48B4"/>
    <w:rsid w:val="00CB4D1A"/>
    <w:rsid w:val="00CB7040"/>
    <w:rsid w:val="00CC0789"/>
    <w:rsid w:val="00CC0CB2"/>
    <w:rsid w:val="00CC274A"/>
    <w:rsid w:val="00CC3731"/>
    <w:rsid w:val="00CC3F49"/>
    <w:rsid w:val="00CC4D8A"/>
    <w:rsid w:val="00CC7033"/>
    <w:rsid w:val="00CC7E03"/>
    <w:rsid w:val="00CD1482"/>
    <w:rsid w:val="00CD193F"/>
    <w:rsid w:val="00CD3E43"/>
    <w:rsid w:val="00CD431C"/>
    <w:rsid w:val="00CD43C5"/>
    <w:rsid w:val="00CD444A"/>
    <w:rsid w:val="00CD5E5B"/>
    <w:rsid w:val="00CD6D72"/>
    <w:rsid w:val="00CE0361"/>
    <w:rsid w:val="00CE42C8"/>
    <w:rsid w:val="00CE48FD"/>
    <w:rsid w:val="00CE4D73"/>
    <w:rsid w:val="00CE584C"/>
    <w:rsid w:val="00CE5DA2"/>
    <w:rsid w:val="00CE5EBF"/>
    <w:rsid w:val="00CE6E8A"/>
    <w:rsid w:val="00CE7FD7"/>
    <w:rsid w:val="00CF075F"/>
    <w:rsid w:val="00CF097C"/>
    <w:rsid w:val="00CF13B9"/>
    <w:rsid w:val="00CF2AEB"/>
    <w:rsid w:val="00CF34E0"/>
    <w:rsid w:val="00CF37B2"/>
    <w:rsid w:val="00CF4967"/>
    <w:rsid w:val="00CF5253"/>
    <w:rsid w:val="00CF6105"/>
    <w:rsid w:val="00CF7735"/>
    <w:rsid w:val="00CF7A30"/>
    <w:rsid w:val="00D006C8"/>
    <w:rsid w:val="00D00CFF"/>
    <w:rsid w:val="00D044AE"/>
    <w:rsid w:val="00D04985"/>
    <w:rsid w:val="00D04EA9"/>
    <w:rsid w:val="00D05606"/>
    <w:rsid w:val="00D05DD9"/>
    <w:rsid w:val="00D06601"/>
    <w:rsid w:val="00D077AB"/>
    <w:rsid w:val="00D11E4B"/>
    <w:rsid w:val="00D1236E"/>
    <w:rsid w:val="00D12479"/>
    <w:rsid w:val="00D12DB4"/>
    <w:rsid w:val="00D145B7"/>
    <w:rsid w:val="00D14710"/>
    <w:rsid w:val="00D154C2"/>
    <w:rsid w:val="00D159C5"/>
    <w:rsid w:val="00D17199"/>
    <w:rsid w:val="00D20175"/>
    <w:rsid w:val="00D2231A"/>
    <w:rsid w:val="00D23C26"/>
    <w:rsid w:val="00D24296"/>
    <w:rsid w:val="00D27BFB"/>
    <w:rsid w:val="00D3016A"/>
    <w:rsid w:val="00D30AB5"/>
    <w:rsid w:val="00D3238A"/>
    <w:rsid w:val="00D3669F"/>
    <w:rsid w:val="00D379D7"/>
    <w:rsid w:val="00D40876"/>
    <w:rsid w:val="00D408BB"/>
    <w:rsid w:val="00D41001"/>
    <w:rsid w:val="00D41A2E"/>
    <w:rsid w:val="00D41C98"/>
    <w:rsid w:val="00D426FD"/>
    <w:rsid w:val="00D429BA"/>
    <w:rsid w:val="00D42E97"/>
    <w:rsid w:val="00D44263"/>
    <w:rsid w:val="00D45B14"/>
    <w:rsid w:val="00D464E8"/>
    <w:rsid w:val="00D47126"/>
    <w:rsid w:val="00D50DEA"/>
    <w:rsid w:val="00D51EE7"/>
    <w:rsid w:val="00D52536"/>
    <w:rsid w:val="00D540B7"/>
    <w:rsid w:val="00D549A6"/>
    <w:rsid w:val="00D54F7F"/>
    <w:rsid w:val="00D55A45"/>
    <w:rsid w:val="00D55C77"/>
    <w:rsid w:val="00D55F95"/>
    <w:rsid w:val="00D56A64"/>
    <w:rsid w:val="00D60A66"/>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77900"/>
    <w:rsid w:val="00D807A5"/>
    <w:rsid w:val="00D8243C"/>
    <w:rsid w:val="00D82F11"/>
    <w:rsid w:val="00D834FC"/>
    <w:rsid w:val="00D86A97"/>
    <w:rsid w:val="00D87731"/>
    <w:rsid w:val="00D91608"/>
    <w:rsid w:val="00D92015"/>
    <w:rsid w:val="00D93B5A"/>
    <w:rsid w:val="00D93F37"/>
    <w:rsid w:val="00D94113"/>
    <w:rsid w:val="00D944CD"/>
    <w:rsid w:val="00D966FD"/>
    <w:rsid w:val="00DA0285"/>
    <w:rsid w:val="00DA1429"/>
    <w:rsid w:val="00DA2385"/>
    <w:rsid w:val="00DA2ECE"/>
    <w:rsid w:val="00DA359D"/>
    <w:rsid w:val="00DA541D"/>
    <w:rsid w:val="00DA77EA"/>
    <w:rsid w:val="00DB0066"/>
    <w:rsid w:val="00DB34F6"/>
    <w:rsid w:val="00DB59ED"/>
    <w:rsid w:val="00DB5DBA"/>
    <w:rsid w:val="00DB5F99"/>
    <w:rsid w:val="00DB64C4"/>
    <w:rsid w:val="00DC01DE"/>
    <w:rsid w:val="00DC24B0"/>
    <w:rsid w:val="00DC5786"/>
    <w:rsid w:val="00DC5850"/>
    <w:rsid w:val="00DC5F28"/>
    <w:rsid w:val="00DC71ED"/>
    <w:rsid w:val="00DD08B1"/>
    <w:rsid w:val="00DD1191"/>
    <w:rsid w:val="00DD122E"/>
    <w:rsid w:val="00DD20DB"/>
    <w:rsid w:val="00DD26C9"/>
    <w:rsid w:val="00DD2D76"/>
    <w:rsid w:val="00DD31FD"/>
    <w:rsid w:val="00DD33BD"/>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7246"/>
    <w:rsid w:val="00DE759F"/>
    <w:rsid w:val="00DF1FB4"/>
    <w:rsid w:val="00DF21EF"/>
    <w:rsid w:val="00DF35C6"/>
    <w:rsid w:val="00DF35F9"/>
    <w:rsid w:val="00DF5119"/>
    <w:rsid w:val="00DF668E"/>
    <w:rsid w:val="00DF7EEC"/>
    <w:rsid w:val="00E024C0"/>
    <w:rsid w:val="00E02E0C"/>
    <w:rsid w:val="00E03576"/>
    <w:rsid w:val="00E06922"/>
    <w:rsid w:val="00E10F55"/>
    <w:rsid w:val="00E118C3"/>
    <w:rsid w:val="00E11AEC"/>
    <w:rsid w:val="00E138C8"/>
    <w:rsid w:val="00E16A9A"/>
    <w:rsid w:val="00E16F1A"/>
    <w:rsid w:val="00E1701A"/>
    <w:rsid w:val="00E17947"/>
    <w:rsid w:val="00E179D0"/>
    <w:rsid w:val="00E17F63"/>
    <w:rsid w:val="00E206BA"/>
    <w:rsid w:val="00E23BFC"/>
    <w:rsid w:val="00E24F10"/>
    <w:rsid w:val="00E2591C"/>
    <w:rsid w:val="00E26E54"/>
    <w:rsid w:val="00E3053A"/>
    <w:rsid w:val="00E322E3"/>
    <w:rsid w:val="00E328BF"/>
    <w:rsid w:val="00E329B2"/>
    <w:rsid w:val="00E32D5F"/>
    <w:rsid w:val="00E334A2"/>
    <w:rsid w:val="00E3582A"/>
    <w:rsid w:val="00E40A0B"/>
    <w:rsid w:val="00E41165"/>
    <w:rsid w:val="00E414D6"/>
    <w:rsid w:val="00E41E39"/>
    <w:rsid w:val="00E421D8"/>
    <w:rsid w:val="00E425A7"/>
    <w:rsid w:val="00E4315C"/>
    <w:rsid w:val="00E4370A"/>
    <w:rsid w:val="00E44745"/>
    <w:rsid w:val="00E45ABB"/>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2226"/>
    <w:rsid w:val="00E645A6"/>
    <w:rsid w:val="00E65285"/>
    <w:rsid w:val="00E67C02"/>
    <w:rsid w:val="00E67F8B"/>
    <w:rsid w:val="00E70BF5"/>
    <w:rsid w:val="00E714B2"/>
    <w:rsid w:val="00E718DD"/>
    <w:rsid w:val="00E71CBE"/>
    <w:rsid w:val="00E7278F"/>
    <w:rsid w:val="00E740B7"/>
    <w:rsid w:val="00E74293"/>
    <w:rsid w:val="00E77432"/>
    <w:rsid w:val="00E8028C"/>
    <w:rsid w:val="00E81C49"/>
    <w:rsid w:val="00E83937"/>
    <w:rsid w:val="00E83A07"/>
    <w:rsid w:val="00E84AAA"/>
    <w:rsid w:val="00E855B4"/>
    <w:rsid w:val="00E87D9D"/>
    <w:rsid w:val="00E9166F"/>
    <w:rsid w:val="00E91980"/>
    <w:rsid w:val="00E91B1E"/>
    <w:rsid w:val="00E9298F"/>
    <w:rsid w:val="00E9317A"/>
    <w:rsid w:val="00E931A8"/>
    <w:rsid w:val="00E94663"/>
    <w:rsid w:val="00E94E23"/>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4CA"/>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2CDC"/>
    <w:rsid w:val="00F03952"/>
    <w:rsid w:val="00F03F3D"/>
    <w:rsid w:val="00F0472D"/>
    <w:rsid w:val="00F04F55"/>
    <w:rsid w:val="00F066FC"/>
    <w:rsid w:val="00F0798A"/>
    <w:rsid w:val="00F07F8C"/>
    <w:rsid w:val="00F1124E"/>
    <w:rsid w:val="00F1179A"/>
    <w:rsid w:val="00F12B6F"/>
    <w:rsid w:val="00F12CEF"/>
    <w:rsid w:val="00F17DF7"/>
    <w:rsid w:val="00F202FF"/>
    <w:rsid w:val="00F205B0"/>
    <w:rsid w:val="00F20BCB"/>
    <w:rsid w:val="00F246C7"/>
    <w:rsid w:val="00F24D9B"/>
    <w:rsid w:val="00F2687D"/>
    <w:rsid w:val="00F27758"/>
    <w:rsid w:val="00F27FFA"/>
    <w:rsid w:val="00F338FF"/>
    <w:rsid w:val="00F33DDF"/>
    <w:rsid w:val="00F35A8E"/>
    <w:rsid w:val="00F3691B"/>
    <w:rsid w:val="00F4158D"/>
    <w:rsid w:val="00F41893"/>
    <w:rsid w:val="00F43801"/>
    <w:rsid w:val="00F43B17"/>
    <w:rsid w:val="00F44A88"/>
    <w:rsid w:val="00F4524C"/>
    <w:rsid w:val="00F45505"/>
    <w:rsid w:val="00F457CA"/>
    <w:rsid w:val="00F50C7D"/>
    <w:rsid w:val="00F50ED4"/>
    <w:rsid w:val="00F5255C"/>
    <w:rsid w:val="00F53757"/>
    <w:rsid w:val="00F55454"/>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EAF"/>
    <w:rsid w:val="00F70F20"/>
    <w:rsid w:val="00F71F37"/>
    <w:rsid w:val="00F7213D"/>
    <w:rsid w:val="00F72C61"/>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DBB"/>
    <w:rsid w:val="00F914CF"/>
    <w:rsid w:val="00F91B12"/>
    <w:rsid w:val="00F925F1"/>
    <w:rsid w:val="00F930A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6C2A"/>
    <w:rsid w:val="00FA76A8"/>
    <w:rsid w:val="00FA78F5"/>
    <w:rsid w:val="00FB055D"/>
    <w:rsid w:val="00FB106C"/>
    <w:rsid w:val="00FB1D9F"/>
    <w:rsid w:val="00FB2B81"/>
    <w:rsid w:val="00FB4868"/>
    <w:rsid w:val="00FB52BB"/>
    <w:rsid w:val="00FB7168"/>
    <w:rsid w:val="00FC036F"/>
    <w:rsid w:val="00FC153A"/>
    <w:rsid w:val="00FC2A43"/>
    <w:rsid w:val="00FC4091"/>
    <w:rsid w:val="00FC641F"/>
    <w:rsid w:val="00FC6C89"/>
    <w:rsid w:val="00FC7DC8"/>
    <w:rsid w:val="00FD1474"/>
    <w:rsid w:val="00FD1816"/>
    <w:rsid w:val="00FD3AA9"/>
    <w:rsid w:val="00FD4376"/>
    <w:rsid w:val="00FD6EA7"/>
    <w:rsid w:val="00FE0953"/>
    <w:rsid w:val="00FE2002"/>
    <w:rsid w:val="00FE2D29"/>
    <w:rsid w:val="00FE47AA"/>
    <w:rsid w:val="00FE4C8C"/>
    <w:rsid w:val="00FE5050"/>
    <w:rsid w:val="00FE50D6"/>
    <w:rsid w:val="00FE7399"/>
    <w:rsid w:val="00FF195E"/>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hyperlink" Target="http://www.cisco.com/c/en/us/solutions/collateral/service-provider/visual-networking-index-vni/complete-white-paper-c11-481360.html" TargetMode="Externa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7" Type="http://schemas.openxmlformats.org/officeDocument/2006/relationships/hyperlink" Target="https://hadoop.apache.org/"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76058D2-E4BB-9C4F-A172-58E0D9DCD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TotalTime>
  <Pages>74</Pages>
  <Words>32667</Words>
  <Characters>69909</Characters>
  <Application>Microsoft Macintosh Word</Application>
  <DocSecurity>0</DocSecurity>
  <Lines>2496</Lines>
  <Paragraphs>157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00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636</cp:revision>
  <cp:lastPrinted>2017-02-19T01:35:00Z</cp:lastPrinted>
  <dcterms:created xsi:type="dcterms:W3CDTF">2017-02-19T01:35:00Z</dcterms:created>
  <dcterms:modified xsi:type="dcterms:W3CDTF">2017-03-04T03:50:00Z</dcterms:modified>
</cp:coreProperties>
</file>